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2917" w14:textId="1F3FFA4F" w:rsidR="00B11A4E" w:rsidRPr="00B11A4E" w:rsidRDefault="00B11A4E" w:rsidP="00B11A4E">
      <w:pPr>
        <w:pStyle w:val="Coverjudul"/>
        <w:rPr>
          <w:rFonts w:cs="Times New Roman"/>
          <w:lang w:val="en-US"/>
        </w:rPr>
      </w:pPr>
      <w:r w:rsidRPr="0032555B">
        <w:rPr>
          <w:rFonts w:cs="Times New Roman"/>
        </w:rPr>
        <w:t xml:space="preserve">RANCANG BANGUN SISTEM INFORMASI </w:t>
      </w:r>
      <w:r w:rsidR="00915DE6">
        <w:rPr>
          <w:rFonts w:cs="Times New Roman"/>
          <w:lang w:val="en-US"/>
        </w:rPr>
        <w:t>Manajemen</w:t>
      </w:r>
      <w:r w:rsidR="004A610D">
        <w:rPr>
          <w:rFonts w:cs="Times New Roman"/>
          <w:lang w:val="en-US"/>
        </w:rPr>
        <w:t xml:space="preserve"> </w:t>
      </w:r>
      <w:r>
        <w:rPr>
          <w:rFonts w:cs="Times New Roman"/>
          <w:lang w:val="en-US"/>
        </w:rPr>
        <w:t>SURAT PERINTAH TUGAS</w:t>
      </w:r>
    </w:p>
    <w:p w14:paraId="33FC32EB" w14:textId="70023BC0" w:rsidR="00B11A4E" w:rsidRPr="0032555B" w:rsidRDefault="00B11A4E" w:rsidP="00B11A4E">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4A610D">
        <w:rPr>
          <w:rFonts w:cs="Times New Roman"/>
          <w:lang w:val="en-US"/>
        </w:rPr>
        <w:t xml:space="preserve">KLAS ii </w:t>
      </w:r>
      <w:r w:rsidRPr="0032555B">
        <w:rPr>
          <w:rFonts w:cs="Times New Roman"/>
        </w:rPr>
        <w:t>PEKANBARU)</w:t>
      </w:r>
    </w:p>
    <w:p w14:paraId="6D3A39DC" w14:textId="77777777" w:rsidR="00B11A4E" w:rsidRPr="0032555B" w:rsidRDefault="00B11A4E" w:rsidP="00B11A4E">
      <w:pPr>
        <w:jc w:val="center"/>
        <w:rPr>
          <w:rFonts w:ascii="Times New Roman" w:hAnsi="Times New Roman" w:cs="Times New Roman"/>
        </w:rPr>
      </w:pPr>
    </w:p>
    <w:p w14:paraId="6DCA9A9D" w14:textId="77777777" w:rsidR="00B11A4E" w:rsidRPr="0032555B" w:rsidRDefault="00B11A4E" w:rsidP="00B11A4E">
      <w:pPr>
        <w:jc w:val="center"/>
        <w:rPr>
          <w:rFonts w:ascii="Times New Roman" w:hAnsi="Times New Roman" w:cs="Times New Roman"/>
        </w:rPr>
      </w:pPr>
    </w:p>
    <w:p w14:paraId="109A763E" w14:textId="77777777" w:rsidR="00B11A4E" w:rsidRPr="0032555B" w:rsidRDefault="00B11A4E" w:rsidP="00B11A4E">
      <w:pPr>
        <w:pStyle w:val="Coverlaporan"/>
        <w:spacing w:before="0" w:after="0"/>
        <w:rPr>
          <w:rFonts w:cs="Times New Roman"/>
        </w:rPr>
      </w:pPr>
      <w:r w:rsidRPr="0032555B">
        <w:rPr>
          <w:rFonts w:cs="Times New Roman"/>
        </w:rPr>
        <w:t>LAPORAN KERJA PRAKTiK</w:t>
      </w:r>
    </w:p>
    <w:p w14:paraId="10B6F015" w14:textId="77777777" w:rsidR="00B11A4E" w:rsidRPr="0032555B" w:rsidRDefault="00B11A4E" w:rsidP="00B11A4E">
      <w:pPr>
        <w:jc w:val="center"/>
        <w:rPr>
          <w:rFonts w:ascii="Times New Roman" w:hAnsi="Times New Roman" w:cs="Times New Roman"/>
          <w:b/>
          <w:sz w:val="32"/>
          <w:szCs w:val="32"/>
        </w:rPr>
      </w:pPr>
    </w:p>
    <w:p w14:paraId="55251B03" w14:textId="77777777" w:rsidR="00B11A4E" w:rsidRPr="0032555B" w:rsidRDefault="00B11A4E" w:rsidP="00B11A4E">
      <w:pPr>
        <w:rPr>
          <w:rFonts w:ascii="Times New Roman" w:hAnsi="Times New Roman" w:cs="Times New Roman"/>
        </w:rPr>
      </w:pPr>
    </w:p>
    <w:p w14:paraId="0B8A2393" w14:textId="77777777" w:rsidR="00B11A4E" w:rsidRPr="0032555B" w:rsidRDefault="00B11A4E" w:rsidP="00B11A4E">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D837DF1" w14:textId="77777777" w:rsidR="00B11A4E" w:rsidRPr="0032555B" w:rsidRDefault="00B11A4E" w:rsidP="00B11A4E">
      <w:pPr>
        <w:pStyle w:val="CoverDeskripsi"/>
        <w:rPr>
          <w:rFonts w:cs="Times New Roman"/>
          <w:lang w:val="sv-SE"/>
        </w:rPr>
      </w:pPr>
      <w:r w:rsidRPr="0032555B">
        <w:rPr>
          <w:rFonts w:cs="Times New Roman"/>
          <w:lang w:val="sv-SE"/>
        </w:rPr>
        <w:t>Pada Jurusan Teknik Informatika</w:t>
      </w:r>
    </w:p>
    <w:p w14:paraId="48836197" w14:textId="77777777" w:rsidR="00B11A4E" w:rsidRPr="0032555B" w:rsidRDefault="00B11A4E" w:rsidP="00B11A4E">
      <w:pPr>
        <w:rPr>
          <w:rFonts w:ascii="Times New Roman" w:hAnsi="Times New Roman" w:cs="Times New Roman"/>
        </w:rPr>
      </w:pPr>
    </w:p>
    <w:p w14:paraId="7343ABEE" w14:textId="77777777" w:rsidR="00B11A4E" w:rsidRPr="0032555B" w:rsidRDefault="00B11A4E" w:rsidP="00B11A4E">
      <w:pPr>
        <w:pStyle w:val="CoverDeskripsi"/>
        <w:rPr>
          <w:rFonts w:cs="Times New Roman"/>
        </w:rPr>
      </w:pPr>
      <w:r w:rsidRPr="0032555B">
        <w:rPr>
          <w:rFonts w:cs="Times New Roman"/>
        </w:rPr>
        <w:t>Oleh:</w:t>
      </w:r>
    </w:p>
    <w:p w14:paraId="0627ADA5" w14:textId="77777777" w:rsidR="00B11A4E" w:rsidRPr="0032555B" w:rsidRDefault="00B11A4E" w:rsidP="00B11A4E">
      <w:pPr>
        <w:pStyle w:val="CoverDeskripsi"/>
        <w:rPr>
          <w:rFonts w:cs="Times New Roman"/>
        </w:rPr>
      </w:pPr>
    </w:p>
    <w:p w14:paraId="3B3D40E0" w14:textId="5B0635DE" w:rsidR="00B11A4E" w:rsidRPr="00B11A4E" w:rsidRDefault="00B11A4E" w:rsidP="00B11A4E">
      <w:pPr>
        <w:pStyle w:val="Covernama"/>
        <w:spacing w:line="240" w:lineRule="auto"/>
        <w:rPr>
          <w:rFonts w:cs="Times New Roman"/>
          <w:lang w:val="en-US"/>
        </w:rPr>
      </w:pPr>
      <w:r>
        <w:rPr>
          <w:rFonts w:cs="Times New Roman"/>
          <w:lang w:val="en-US"/>
        </w:rPr>
        <w:t>KURNIADO</w:t>
      </w:r>
    </w:p>
    <w:p w14:paraId="37EE921D" w14:textId="428E643D" w:rsidR="00B11A4E" w:rsidRPr="00B11A4E" w:rsidRDefault="00B11A4E" w:rsidP="00B11A4E">
      <w:pPr>
        <w:pStyle w:val="Covernim"/>
        <w:spacing w:line="240" w:lineRule="auto"/>
        <w:rPr>
          <w:rFonts w:cs="Times New Roman"/>
          <w:lang w:val="en-US"/>
        </w:rPr>
      </w:pPr>
      <w:r w:rsidRPr="0032555B">
        <w:rPr>
          <w:rFonts w:cs="Times New Roman"/>
        </w:rPr>
        <w:t>11651103</w:t>
      </w:r>
      <w:r>
        <w:rPr>
          <w:rFonts w:cs="Times New Roman"/>
          <w:lang w:val="en-US"/>
        </w:rPr>
        <w:t>676</w:t>
      </w:r>
    </w:p>
    <w:p w14:paraId="566839FA" w14:textId="77777777" w:rsidR="00B11A4E" w:rsidRPr="0032555B" w:rsidRDefault="00B11A4E" w:rsidP="00B11A4E">
      <w:pPr>
        <w:rPr>
          <w:rFonts w:ascii="Times New Roman" w:hAnsi="Times New Roman" w:cs="Times New Roman"/>
          <w:sz w:val="26"/>
          <w:szCs w:val="26"/>
        </w:rPr>
      </w:pPr>
    </w:p>
    <w:p w14:paraId="778504AF" w14:textId="77777777" w:rsidR="00B11A4E" w:rsidRPr="0032555B" w:rsidRDefault="00B11A4E" w:rsidP="00B11A4E">
      <w:pPr>
        <w:rPr>
          <w:rFonts w:ascii="Times New Roman" w:hAnsi="Times New Roman" w:cs="Times New Roman"/>
          <w:sz w:val="26"/>
          <w:szCs w:val="26"/>
        </w:rPr>
      </w:pPr>
    </w:p>
    <w:p w14:paraId="451197BF" w14:textId="77777777" w:rsidR="00B11A4E" w:rsidRPr="0032555B" w:rsidRDefault="00B11A4E" w:rsidP="00B11A4E">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44CC10B5" wp14:editId="63A9CE9C">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EF76310" w14:textId="77777777" w:rsidR="00B11A4E" w:rsidRPr="0032555B" w:rsidRDefault="00B11A4E" w:rsidP="00B11A4E">
      <w:pPr>
        <w:rPr>
          <w:rFonts w:ascii="Times New Roman" w:hAnsi="Times New Roman" w:cs="Times New Roman"/>
          <w:b/>
          <w:sz w:val="26"/>
          <w:szCs w:val="26"/>
        </w:rPr>
      </w:pPr>
    </w:p>
    <w:p w14:paraId="03A02D24" w14:textId="77777777" w:rsidR="00B11A4E" w:rsidRPr="0032555B" w:rsidRDefault="00B11A4E" w:rsidP="00B11A4E">
      <w:pPr>
        <w:jc w:val="center"/>
        <w:rPr>
          <w:rFonts w:ascii="Times New Roman" w:hAnsi="Times New Roman" w:cs="Times New Roman"/>
          <w:b/>
          <w:sz w:val="26"/>
          <w:lang w:val="sv-SE"/>
        </w:rPr>
      </w:pPr>
    </w:p>
    <w:p w14:paraId="32F066C4" w14:textId="77777777" w:rsidR="00B11A4E" w:rsidRPr="0032555B" w:rsidRDefault="00B11A4E" w:rsidP="00B11A4E">
      <w:pPr>
        <w:pStyle w:val="Coverfooter"/>
        <w:rPr>
          <w:rFonts w:cs="Times New Roman"/>
        </w:rPr>
      </w:pPr>
      <w:r w:rsidRPr="0032555B">
        <w:rPr>
          <w:rFonts w:cs="Times New Roman"/>
        </w:rPr>
        <w:t>FAKULTAS SAINS DAN TEKNOLOGI</w:t>
      </w:r>
    </w:p>
    <w:p w14:paraId="4BA338E1" w14:textId="77777777" w:rsidR="00B11A4E" w:rsidRPr="0032555B" w:rsidRDefault="00B11A4E" w:rsidP="00B11A4E">
      <w:pPr>
        <w:pStyle w:val="Coverfooter"/>
        <w:rPr>
          <w:rFonts w:cs="Times New Roman"/>
        </w:rPr>
      </w:pPr>
      <w:r w:rsidRPr="0032555B">
        <w:rPr>
          <w:rFonts w:cs="Times New Roman"/>
        </w:rPr>
        <w:t>UNIVERSITAS ISLAM NEGERI SULTAN SYARIF KASIM RIAU</w:t>
      </w:r>
    </w:p>
    <w:p w14:paraId="12B3462E" w14:textId="6D99826F" w:rsidR="0097234E" w:rsidRDefault="00B11A4E" w:rsidP="00B11A4E">
      <w:pPr>
        <w:pStyle w:val="Coverfooter"/>
        <w:rPr>
          <w:rFonts w:cs="Times New Roman"/>
        </w:rPr>
      </w:pPr>
      <w:r w:rsidRPr="0032555B">
        <w:rPr>
          <w:rFonts w:cs="Times New Roman"/>
        </w:rPr>
        <w:t>PEKANBARU</w:t>
      </w:r>
    </w:p>
    <w:p w14:paraId="352DE0B9" w14:textId="56516D24" w:rsidR="00B11A4E" w:rsidRDefault="00B11A4E" w:rsidP="00B11A4E">
      <w:pPr>
        <w:pStyle w:val="Coverfooter"/>
        <w:rPr>
          <w:rFonts w:cs="Times New Roman"/>
        </w:rPr>
      </w:pPr>
      <w:r>
        <w:rPr>
          <w:rFonts w:cs="Times New Roman"/>
        </w:rPr>
        <w:t>2019</w:t>
      </w:r>
    </w:p>
    <w:p w14:paraId="0CD4E51C" w14:textId="5E660D48" w:rsidR="00B11A4E" w:rsidRDefault="00B11A4E" w:rsidP="00B11A4E">
      <w:pPr>
        <w:pStyle w:val="Coverfooter"/>
        <w:rPr>
          <w:rFonts w:cs="Times New Roman"/>
        </w:rPr>
      </w:pPr>
    </w:p>
    <w:p w14:paraId="0C186025" w14:textId="1E2D2EE1" w:rsidR="00B11A4E" w:rsidRDefault="00B11A4E" w:rsidP="00B11A4E">
      <w:pPr>
        <w:pStyle w:val="Coverfooter"/>
        <w:rPr>
          <w:rFonts w:cs="Times New Roman"/>
        </w:rPr>
      </w:pPr>
    </w:p>
    <w:p w14:paraId="466C337F" w14:textId="40006D19" w:rsidR="00B11A4E" w:rsidRDefault="00B11A4E" w:rsidP="00B11A4E">
      <w:pPr>
        <w:pStyle w:val="Coverfooter"/>
        <w:rPr>
          <w:rFonts w:cs="Times New Roman"/>
        </w:rPr>
      </w:pPr>
    </w:p>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75065048" w:rsidR="00B11A4E" w:rsidRPr="0032555B" w:rsidRDefault="00B11A4E" w:rsidP="00B11A4E">
      <w:pPr>
        <w:pStyle w:val="Covernim"/>
        <w:spacing w:line="240" w:lineRule="auto"/>
        <w:rPr>
          <w:rFonts w:cs="Times New Roman"/>
        </w:rPr>
      </w:pPr>
      <w:r w:rsidRPr="0032555B">
        <w:rPr>
          <w:rFonts w:cs="Times New Roman"/>
        </w:rPr>
        <w:t>NIP.</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5" w:name="_Toc493428739"/>
      <w:bookmarkStart w:id="6" w:name="_Toc9365020"/>
      <w:bookmarkStart w:id="7" w:name="_Toc11637765"/>
      <w:bookmarkStart w:id="8" w:name="_Toc13164792"/>
      <w:r w:rsidRPr="0032555B">
        <w:rPr>
          <w:rFonts w:eastAsia="Times New Roman" w:cs="Times New Roman"/>
          <w:lang w:val="pt-BR"/>
        </w:rPr>
        <w:lastRenderedPageBreak/>
        <w:t>LEMBAR PENGESAHAN JURUSAN</w:t>
      </w:r>
      <w:bookmarkEnd w:id="5"/>
      <w:bookmarkEnd w:id="6"/>
      <w:bookmarkEnd w:id="7"/>
      <w:bookmarkEnd w:id="8"/>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61574846" w:rsidR="00B11A4E" w:rsidRPr="0032555B" w:rsidRDefault="004A610D" w:rsidP="00B11A4E">
      <w:pPr>
        <w:pStyle w:val="Covernama"/>
        <w:spacing w:line="240" w:lineRule="auto"/>
        <w:rPr>
          <w:rFonts w:cs="Times New Roman"/>
          <w:lang w:val="sv-SE"/>
        </w:rPr>
      </w:pPr>
      <w:r>
        <w:rPr>
          <w:rFonts w:cs="Times New Roman"/>
          <w:lang w:val="sv-SE"/>
        </w:rPr>
        <w:t>dila</w:t>
      </w:r>
    </w:p>
    <w:p w14:paraId="0AABDFF2"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k</w:t>
      </w:r>
      <w:r w:rsidRPr="0032555B">
        <w:rPr>
          <w:rFonts w:cs="Times New Roman"/>
          <w:lang w:val="sv-SE"/>
        </w:rPr>
        <w:t xml:space="preserve">. </w:t>
      </w:r>
      <w:r w:rsidRPr="0032555B">
        <w:rPr>
          <w:rFonts w:cs="Times New Roman"/>
        </w:rPr>
        <w:t>130 517 107</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55A23547" w:rsidR="00B11A4E" w:rsidRPr="0032555B" w:rsidRDefault="00B11A4E" w:rsidP="00B11A4E">
      <w:pPr>
        <w:rPr>
          <w:rFonts w:ascii="Times New Roman" w:hAnsi="Times New Roman" w:cs="Times New Roman"/>
        </w:rPr>
      </w:pPr>
    </w:p>
    <w:p w14:paraId="6749A31C" w14:textId="77777777" w:rsidR="00B11A4E" w:rsidRPr="0032555B" w:rsidRDefault="00B11A4E" w:rsidP="00B11A4E">
      <w:pPr>
        <w:pStyle w:val="Heading1"/>
        <w:numPr>
          <w:ilvl w:val="0"/>
          <w:numId w:val="0"/>
        </w:numPr>
        <w:rPr>
          <w:rFonts w:cs="Times New Roman"/>
          <w:lang w:val="id-ID"/>
        </w:rPr>
      </w:pPr>
      <w:bookmarkStart w:id="9" w:name="_Toc11637766"/>
      <w:bookmarkStart w:id="10" w:name="_Toc13164793"/>
      <w:r w:rsidRPr="0032555B">
        <w:rPr>
          <w:rFonts w:cs="Times New Roman"/>
          <w:lang w:val="id-ID"/>
        </w:rPr>
        <w:lastRenderedPageBreak/>
        <w:t>ABSTRAK</w:t>
      </w:r>
      <w:bookmarkEnd w:id="9"/>
      <w:bookmarkEnd w:id="10"/>
    </w:p>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1" w:name="_Toc11637767"/>
      <w:bookmarkStart w:id="12" w:name="_Toc13164794"/>
      <w:r w:rsidRPr="0032555B">
        <w:rPr>
          <w:rFonts w:cs="Times New Roman"/>
          <w:lang w:val="id-ID"/>
        </w:rPr>
        <w:lastRenderedPageBreak/>
        <w:t>KATA PENGANTAR</w:t>
      </w:r>
      <w:bookmarkEnd w:id="11"/>
      <w:bookmarkEnd w:id="12"/>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4528F5F8"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w:t>
      </w:r>
      <w:proofErr w:type="spellEnd"/>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CE2EEE">
        <w:fldChar w:fldCharType="begin"/>
      </w:r>
      <w:r w:rsidR="00CE2EEE">
        <w:instrText xml:space="preserve"> HYPERLINK "mailto:kurniado729@gmail.com" </w:instrText>
      </w:r>
      <w:r w:rsidR="00CE2EEE">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CE2EEE">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3" w:name="_Toc11637768"/>
      <w:bookmarkStart w:id="14" w:name="_Toc13164795"/>
      <w:r w:rsidRPr="0032555B">
        <w:rPr>
          <w:rFonts w:cs="Times New Roman"/>
          <w:lang w:val="id-ID"/>
        </w:rPr>
        <w:lastRenderedPageBreak/>
        <w:t>DAFTAR ISI</w:t>
      </w:r>
      <w:bookmarkEnd w:id="13"/>
      <w:bookmarkEnd w:id="14"/>
    </w:p>
    <w:sdt>
      <w:sdtPr>
        <w:rPr>
          <w:rFonts w:ascii="Times New Roman" w:eastAsiaTheme="minorHAnsi" w:hAnsi="Times New Roman" w:cs="Times New Roman"/>
          <w:color w:val="auto"/>
          <w:sz w:val="24"/>
          <w:szCs w:val="24"/>
          <w:lang w:val="id-ID"/>
        </w:rPr>
        <w:id w:val="-482074137"/>
        <w:docPartObj>
          <w:docPartGallery w:val="Table of Contents"/>
          <w:docPartUnique/>
        </w:docPartObj>
      </w:sdtPr>
      <w:sdtEndPr>
        <w:rPr>
          <w:b/>
          <w:bCs/>
          <w:noProof/>
        </w:rPr>
      </w:sdtEndPr>
      <w:sdtContent>
        <w:p w14:paraId="70CB8D9C" w14:textId="77777777" w:rsidR="00B11A4E" w:rsidRPr="003D1B00" w:rsidRDefault="00B11A4E" w:rsidP="00B11A4E">
          <w:pPr>
            <w:pStyle w:val="TOCHeading"/>
            <w:numPr>
              <w:ilvl w:val="0"/>
              <w:numId w:val="0"/>
            </w:numPr>
            <w:spacing w:before="0" w:line="360" w:lineRule="auto"/>
            <w:rPr>
              <w:rFonts w:ascii="Times New Roman" w:hAnsi="Times New Roman" w:cs="Times New Roman"/>
              <w:sz w:val="24"/>
              <w:szCs w:val="24"/>
              <w:lang w:val="id-ID"/>
            </w:rPr>
          </w:pPr>
        </w:p>
        <w:p w14:paraId="7A637CD7" w14:textId="6BEF223A" w:rsidR="00B11A4E" w:rsidRPr="003D1B00" w:rsidRDefault="00F01D09" w:rsidP="00B11A4E">
          <w:pPr>
            <w:spacing w:after="0" w:line="360" w:lineRule="auto"/>
            <w:rPr>
              <w:rFonts w:ascii="Times New Roman" w:hAnsi="Times New Roman" w:cs="Times New Roman"/>
              <w:sz w:val="24"/>
              <w:szCs w:val="24"/>
            </w:rPr>
          </w:pP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15" w:name="_Toc11637769"/>
      <w:bookmarkStart w:id="16" w:name="_Toc13164796"/>
      <w:r w:rsidRPr="003D1B00">
        <w:rPr>
          <w:rFonts w:cs="Times New Roman"/>
          <w:lang w:val="id-ID"/>
        </w:rPr>
        <w:lastRenderedPageBreak/>
        <w:t>DAFTAR GAMBAR</w:t>
      </w:r>
      <w:bookmarkEnd w:id="15"/>
      <w:bookmarkEnd w:id="16"/>
    </w:p>
    <w:p w14:paraId="55B4CCFD" w14:textId="77777777" w:rsidR="00B11A4E" w:rsidRPr="003D1B00" w:rsidRDefault="00B11A4E" w:rsidP="00B11A4E">
      <w:pPr>
        <w:rPr>
          <w:rFonts w:ascii="Times New Roman" w:hAnsi="Times New Roman" w:cs="Times New Roman"/>
          <w:sz w:val="24"/>
          <w:szCs w:val="24"/>
        </w:rPr>
      </w:pPr>
    </w:p>
    <w:p w14:paraId="0C304291" w14:textId="2CC3BB24" w:rsidR="00B11A4E" w:rsidRPr="00B11A4E"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r w:rsidRPr="003D1B00">
        <w:rPr>
          <w:rFonts w:ascii="Times New Roman" w:hAnsi="Times New Roman" w:cs="Times New Roman"/>
        </w:rPr>
        <w:br w:type="page"/>
      </w:r>
    </w:p>
    <w:p w14:paraId="327670C5" w14:textId="77777777" w:rsidR="00B11A4E" w:rsidRPr="003D1B00" w:rsidRDefault="00B11A4E" w:rsidP="00B11A4E">
      <w:pPr>
        <w:pStyle w:val="Heading1"/>
        <w:numPr>
          <w:ilvl w:val="0"/>
          <w:numId w:val="0"/>
        </w:numPr>
        <w:spacing w:before="0" w:line="360" w:lineRule="auto"/>
        <w:rPr>
          <w:rFonts w:cs="Times New Roman"/>
          <w:lang w:val="id-ID"/>
        </w:rPr>
      </w:pPr>
      <w:bookmarkStart w:id="17" w:name="_Toc11637770"/>
      <w:bookmarkStart w:id="18" w:name="_Toc13164797"/>
      <w:r w:rsidRPr="003D1B00">
        <w:rPr>
          <w:rFonts w:cs="Times New Roman"/>
          <w:lang w:val="id-ID"/>
        </w:rPr>
        <w:lastRenderedPageBreak/>
        <w:t>DAFTAR TABEL</w:t>
      </w:r>
      <w:bookmarkEnd w:id="17"/>
      <w:bookmarkEnd w:id="18"/>
    </w:p>
    <w:p w14:paraId="40E91380" w14:textId="0C3800AE" w:rsidR="00B11A4E" w:rsidRDefault="00B11A4E">
      <w:pPr>
        <w:rPr>
          <w:rFonts w:ascii="Times New Roman" w:eastAsiaTheme="majorEastAsia" w:hAnsi="Times New Roman" w:cs="Times New Roman"/>
          <w:b/>
          <w:sz w:val="28"/>
          <w:szCs w:val="32"/>
        </w:rPr>
      </w:pPr>
      <w:r>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19" w:name="_Toc11637771"/>
      <w:bookmarkStart w:id="20" w:name="_Toc13164798"/>
      <w:r w:rsidRPr="0032555B">
        <w:rPr>
          <w:rFonts w:cs="Times New Roman"/>
          <w:lang w:val="id-ID"/>
        </w:rPr>
        <w:lastRenderedPageBreak/>
        <w:t>DAFTAR SIMBOL</w:t>
      </w:r>
      <w:bookmarkEnd w:id="19"/>
      <w:bookmarkEnd w:id="20"/>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F01D09" w:rsidRPr="006350D1" w:rsidRDefault="00F01D09"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F01D09" w:rsidRPr="006350D1" w:rsidRDefault="00F01D09"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F01D09" w:rsidRPr="00D77520" w:rsidRDefault="00F01D09"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F01D09" w:rsidRPr="00D77520" w:rsidRDefault="00F01D09"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F01D09" w:rsidRPr="00D77520" w:rsidRDefault="00F01D09" w:rsidP="00B11A4E">
                                    <w:pPr>
                                      <w:rPr>
                                        <w:sz w:val="16"/>
                                        <w:szCs w:val="16"/>
                                        <w:lang w:val="en-US"/>
                                      </w:rPr>
                                    </w:pPr>
                                    <w:r w:rsidRPr="00D77520">
                                      <w:rPr>
                                        <w:sz w:val="16"/>
                                        <w:szCs w:val="16"/>
                                        <w:lang w:val="en-US"/>
                                      </w:rPr>
                                      <w:t>name</w:t>
                                    </w:r>
                                  </w:p>
                                  <w:p w14:paraId="7489D954" w14:textId="77777777" w:rsidR="00F01D09" w:rsidRPr="00D77520" w:rsidRDefault="00F01D09"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F01D09" w:rsidRPr="00D77520" w:rsidRDefault="00F01D09"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F01D09" w:rsidRPr="00D77520" w:rsidRDefault="00F01D09"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F01D09" w:rsidRPr="00D77520" w:rsidRDefault="00F01D09" w:rsidP="00B11A4E">
                                    <w:pPr>
                                      <w:spacing w:after="0" w:line="240" w:lineRule="auto"/>
                                      <w:rPr>
                                        <w:sz w:val="16"/>
                                        <w:szCs w:val="16"/>
                                        <w:lang w:val="en-US"/>
                                      </w:rPr>
                                    </w:pPr>
                                    <w:r w:rsidRPr="00D77520">
                                      <w:rPr>
                                        <w:sz w:val="16"/>
                                        <w:szCs w:val="16"/>
                                        <w:lang w:val="en-US"/>
                                      </w:rPr>
                                      <w:t>move()</w:t>
                                    </w:r>
                                  </w:p>
                                  <w:p w14:paraId="1B29A66B" w14:textId="77777777" w:rsidR="00F01D09" w:rsidRPr="00D77520" w:rsidRDefault="00F01D09" w:rsidP="00B11A4E">
                                    <w:pPr>
                                      <w:spacing w:after="0" w:line="240" w:lineRule="auto"/>
                                      <w:rPr>
                                        <w:sz w:val="16"/>
                                        <w:szCs w:val="16"/>
                                        <w:lang w:val="en-US"/>
                                      </w:rPr>
                                    </w:pPr>
                                    <w:r w:rsidRPr="00D77520">
                                      <w:rPr>
                                        <w:sz w:val="16"/>
                                        <w:szCs w:val="16"/>
                                        <w:lang w:val="en-US"/>
                                      </w:rPr>
                                      <w:t>resize()</w:t>
                                    </w:r>
                                  </w:p>
                                  <w:p w14:paraId="27E22A6B" w14:textId="77777777" w:rsidR="00F01D09" w:rsidRPr="00D77520" w:rsidRDefault="00F01D09"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F01D09" w:rsidRPr="00D77520" w:rsidRDefault="00F01D09"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F01D09" w:rsidRPr="00D77520" w:rsidRDefault="00F01D09"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F01D09" w:rsidRPr="00D77520" w:rsidRDefault="00F01D09" w:rsidP="00B11A4E">
                              <w:pPr>
                                <w:rPr>
                                  <w:sz w:val="16"/>
                                  <w:szCs w:val="16"/>
                                  <w:lang w:val="en-US"/>
                                </w:rPr>
                              </w:pPr>
                              <w:r w:rsidRPr="00D77520">
                                <w:rPr>
                                  <w:sz w:val="16"/>
                                  <w:szCs w:val="16"/>
                                  <w:lang w:val="en-US"/>
                                </w:rPr>
                                <w:t>name</w:t>
                              </w:r>
                            </w:p>
                            <w:p w14:paraId="7489D954" w14:textId="77777777" w:rsidR="00F01D09" w:rsidRPr="00D77520" w:rsidRDefault="00F01D09"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F01D09" w:rsidRPr="00D77520" w:rsidRDefault="00F01D09"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F01D09" w:rsidRPr="00D77520" w:rsidRDefault="00F01D09"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F01D09" w:rsidRPr="00D77520" w:rsidRDefault="00F01D09" w:rsidP="00B11A4E">
                              <w:pPr>
                                <w:spacing w:after="0" w:line="240" w:lineRule="auto"/>
                                <w:rPr>
                                  <w:sz w:val="16"/>
                                  <w:szCs w:val="16"/>
                                  <w:lang w:val="en-US"/>
                                </w:rPr>
                              </w:pPr>
                              <w:r w:rsidRPr="00D77520">
                                <w:rPr>
                                  <w:sz w:val="16"/>
                                  <w:szCs w:val="16"/>
                                  <w:lang w:val="en-US"/>
                                </w:rPr>
                                <w:t>move()</w:t>
                              </w:r>
                            </w:p>
                            <w:p w14:paraId="1B29A66B" w14:textId="77777777" w:rsidR="00F01D09" w:rsidRPr="00D77520" w:rsidRDefault="00F01D09" w:rsidP="00B11A4E">
                              <w:pPr>
                                <w:spacing w:after="0" w:line="240" w:lineRule="auto"/>
                                <w:rPr>
                                  <w:sz w:val="16"/>
                                  <w:szCs w:val="16"/>
                                  <w:lang w:val="en-US"/>
                                </w:rPr>
                              </w:pPr>
                              <w:r w:rsidRPr="00D77520">
                                <w:rPr>
                                  <w:sz w:val="16"/>
                                  <w:szCs w:val="16"/>
                                  <w:lang w:val="en-US"/>
                                </w:rPr>
                                <w:t>resize()</w:t>
                              </w:r>
                            </w:p>
                            <w:p w14:paraId="27E22A6B" w14:textId="77777777" w:rsidR="00F01D09" w:rsidRPr="00D77520" w:rsidRDefault="00F01D09"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F01D09" w:rsidRPr="004E6ED5" w:rsidRDefault="00F01D09"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F01D09" w:rsidRPr="004E6ED5" w:rsidRDefault="00F01D09"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B612AE">
          <w:footerReference w:type="default" r:id="rId14"/>
          <w:headerReference w:type="first" r:id="rId15"/>
          <w:footerReference w:type="first" r:id="rId16"/>
          <w:pgSz w:w="11906" w:h="16838"/>
          <w:pgMar w:top="2268" w:right="1701" w:bottom="1701" w:left="2268" w:header="720" w:footer="720" w:gutter="0"/>
          <w:pgNumType w:fmt="lowerRoman" w:start="1"/>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21" w:name="_Toc503513212"/>
      <w:r w:rsidRPr="0032555B">
        <w:rPr>
          <w:rFonts w:cs="Times New Roman"/>
          <w:lang w:val="id-ID"/>
        </w:rPr>
        <w:lastRenderedPageBreak/>
        <w:br/>
      </w:r>
      <w:bookmarkStart w:id="22" w:name="_Toc511593463"/>
      <w:bookmarkStart w:id="23" w:name="_Toc11637772"/>
      <w:bookmarkStart w:id="24" w:name="_Toc13164799"/>
      <w:r w:rsidRPr="0032555B">
        <w:rPr>
          <w:rFonts w:cs="Times New Roman"/>
          <w:lang w:val="id-ID"/>
        </w:rPr>
        <w:t>PENDAHULUAN</w:t>
      </w:r>
      <w:bookmarkEnd w:id="21"/>
      <w:bookmarkEnd w:id="22"/>
      <w:bookmarkEnd w:id="23"/>
      <w:bookmarkEnd w:id="24"/>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25" w:name="_Toc511629636"/>
      <w:bookmarkStart w:id="26" w:name="_Toc11637773"/>
      <w:bookmarkStart w:id="27" w:name="_Toc13164800"/>
      <w:r w:rsidRPr="0032555B">
        <w:rPr>
          <w:rFonts w:cs="Times New Roman"/>
        </w:rPr>
        <w:t>Latar Belakang</w:t>
      </w:r>
      <w:bookmarkEnd w:id="25"/>
      <w:bookmarkEnd w:id="26"/>
      <w:bookmarkEnd w:id="27"/>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ra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N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d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D2311">
      <w:pPr>
        <w:ind w:left="576"/>
        <w:jc w:val="both"/>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28" w:name="_Toc9365030"/>
      <w:bookmarkStart w:id="29" w:name="_Toc11637774"/>
      <w:bookmarkStart w:id="30" w:name="_Toc13164801"/>
      <w:r w:rsidRPr="0032555B">
        <w:rPr>
          <w:rFonts w:cs="Times New Roman"/>
          <w:szCs w:val="24"/>
        </w:rPr>
        <w:lastRenderedPageBreak/>
        <w:t>Rumusan Masalah</w:t>
      </w:r>
      <w:bookmarkEnd w:id="28"/>
      <w:bookmarkEnd w:id="29"/>
      <w:bookmarkEnd w:id="30"/>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31" w:name="_Toc9365031"/>
      <w:bookmarkStart w:id="32" w:name="_Toc11637775"/>
      <w:bookmarkStart w:id="33" w:name="_Toc13164802"/>
      <w:r w:rsidRPr="0032555B">
        <w:rPr>
          <w:rFonts w:cs="Times New Roman"/>
          <w:szCs w:val="24"/>
        </w:rPr>
        <w:t>Batasan Masalah</w:t>
      </w:r>
      <w:bookmarkEnd w:id="31"/>
      <w:bookmarkEnd w:id="32"/>
      <w:bookmarkEnd w:id="33"/>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Menjadikan</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aga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tempat</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mplementasi</w:t>
      </w:r>
      <w:proofErr w:type="spellEnd"/>
      <w:r w:rsidRPr="0032555B">
        <w:rPr>
          <w:rFonts w:ascii="Times New Roman" w:hAnsi="Times New Roman" w:cs="Times New Roman"/>
          <w:sz w:val="24"/>
          <w:szCs w:val="24"/>
          <w:lang w:val="en-US"/>
        </w:rPr>
        <w:t xml:space="preserve">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34" w:name="_Toc9365032"/>
      <w:bookmarkStart w:id="35" w:name="_Toc11637776"/>
      <w:bookmarkStart w:id="36" w:name="_Toc13164803"/>
      <w:r w:rsidRPr="0032555B">
        <w:rPr>
          <w:rFonts w:cs="Times New Roman"/>
          <w:szCs w:val="24"/>
        </w:rPr>
        <w:t>Tujuan</w:t>
      </w:r>
      <w:bookmarkEnd w:id="34"/>
      <w:bookmarkEnd w:id="35"/>
      <w:bookmarkEnd w:id="36"/>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37" w:name="_Toc9365033"/>
      <w:bookmarkStart w:id="38" w:name="_Toc11637777"/>
      <w:bookmarkStart w:id="39" w:name="_Toc13164804"/>
      <w:r w:rsidRPr="00833730">
        <w:rPr>
          <w:rFonts w:cs="Times New Roman"/>
          <w:szCs w:val="24"/>
        </w:rPr>
        <w:t>Waktu dan Tempat Kerja Praktek</w:t>
      </w:r>
      <w:bookmarkEnd w:id="37"/>
      <w:bookmarkEnd w:id="38"/>
      <w:bookmarkEnd w:id="39"/>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40A2A110"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8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8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40" w:name="_Toc9365034"/>
      <w:bookmarkStart w:id="41" w:name="_Toc11637778"/>
      <w:bookmarkStart w:id="42" w:name="_Toc13164805"/>
      <w:r w:rsidRPr="0032555B">
        <w:rPr>
          <w:rFonts w:cs="Times New Roman"/>
          <w:szCs w:val="24"/>
        </w:rPr>
        <w:t>Sistematika Penulisan</w:t>
      </w:r>
      <w:bookmarkEnd w:id="40"/>
      <w:bookmarkEnd w:id="41"/>
      <w:bookmarkEnd w:id="42"/>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3" w:name="_Toc11637779"/>
      <w:bookmarkStart w:id="44" w:name="_Toc13164806"/>
      <w:r w:rsidRPr="0032555B">
        <w:rPr>
          <w:rFonts w:cs="Times New Roman"/>
          <w:lang w:val="id-ID"/>
        </w:rPr>
        <w:t>PROFIL INSTANSI</w:t>
      </w:r>
      <w:bookmarkEnd w:id="43"/>
      <w:bookmarkEnd w:id="44"/>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45" w:name="_Toc512869878"/>
      <w:bookmarkStart w:id="46" w:name="_Toc513120396"/>
      <w:bookmarkStart w:id="47" w:name="_Toc513174164"/>
      <w:bookmarkStart w:id="48" w:name="_Toc513174294"/>
      <w:bookmarkStart w:id="49" w:name="_Toc513439521"/>
      <w:bookmarkStart w:id="50" w:name="_Toc513441456"/>
      <w:bookmarkStart w:id="51" w:name="_Toc516135855"/>
      <w:bookmarkStart w:id="52" w:name="_Toc516135988"/>
      <w:bookmarkStart w:id="53" w:name="_Toc517463326"/>
      <w:bookmarkStart w:id="54" w:name="_Toc517463457"/>
      <w:bookmarkStart w:id="55" w:name="_Toc517475815"/>
      <w:bookmarkStart w:id="56" w:name="_Toc517475946"/>
      <w:bookmarkStart w:id="57" w:name="_Toc11615960"/>
      <w:bookmarkStart w:id="58" w:name="_Toc11616122"/>
      <w:bookmarkStart w:id="59" w:name="_Toc11637780"/>
      <w:bookmarkStart w:id="60" w:name="_Toc11640248"/>
      <w:bookmarkStart w:id="61" w:name="_Toc12749154"/>
      <w:bookmarkStart w:id="62" w:name="_Toc13096768"/>
      <w:bookmarkStart w:id="63" w:name="_Toc13154367"/>
      <w:bookmarkStart w:id="64" w:name="_Toc13164041"/>
      <w:bookmarkStart w:id="65" w:name="_Toc13164199"/>
      <w:bookmarkStart w:id="66" w:name="_Toc1316480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7" w:name="_Toc512869879"/>
      <w:bookmarkStart w:id="68" w:name="_Toc513120397"/>
      <w:bookmarkStart w:id="69" w:name="_Toc513174165"/>
      <w:bookmarkStart w:id="70" w:name="_Toc513174295"/>
      <w:bookmarkStart w:id="71" w:name="_Toc513439522"/>
      <w:bookmarkStart w:id="72" w:name="_Toc513441457"/>
      <w:bookmarkStart w:id="73" w:name="_Toc516135856"/>
      <w:bookmarkStart w:id="74" w:name="_Toc516135989"/>
      <w:bookmarkStart w:id="75" w:name="_Toc517463327"/>
      <w:bookmarkStart w:id="76" w:name="_Toc517463458"/>
      <w:bookmarkStart w:id="77" w:name="_Toc517475816"/>
      <w:bookmarkStart w:id="78" w:name="_Toc517475947"/>
      <w:bookmarkStart w:id="79" w:name="_Toc11615961"/>
      <w:bookmarkStart w:id="80" w:name="_Toc11616123"/>
      <w:bookmarkStart w:id="81" w:name="_Toc11637781"/>
      <w:bookmarkStart w:id="82" w:name="_Toc11640249"/>
      <w:bookmarkStart w:id="83" w:name="_Toc12749155"/>
      <w:bookmarkStart w:id="84" w:name="_Toc13096769"/>
      <w:bookmarkStart w:id="85" w:name="_Toc13154368"/>
      <w:bookmarkStart w:id="86" w:name="_Toc13164042"/>
      <w:bookmarkStart w:id="87" w:name="_Toc13164200"/>
      <w:bookmarkStart w:id="88" w:name="_Toc1316480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691B3177" w14:textId="1E6A16B1" w:rsidR="00410DDD" w:rsidRDefault="00410DDD" w:rsidP="00410DDD">
      <w:pPr>
        <w:pStyle w:val="Heading2"/>
        <w:numPr>
          <w:ilvl w:val="0"/>
          <w:numId w:val="9"/>
        </w:numPr>
        <w:spacing w:before="120" w:line="360" w:lineRule="auto"/>
        <w:ind w:left="567"/>
        <w:rPr>
          <w:rFonts w:cs="Times New Roman"/>
        </w:rPr>
      </w:pPr>
      <w:bookmarkStart w:id="89" w:name="_Toc9365037"/>
      <w:bookmarkStart w:id="90" w:name="_Toc11637782"/>
      <w:bookmarkStart w:id="91" w:name="_Toc13164809"/>
      <w:r w:rsidRPr="0032555B">
        <w:rPr>
          <w:rFonts w:cs="Times New Roman"/>
        </w:rPr>
        <w:t>Sejarah Umum Instansi</w:t>
      </w:r>
      <w:bookmarkEnd w:id="89"/>
      <w:bookmarkEnd w:id="90"/>
      <w:bookmarkEnd w:id="91"/>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92" w:name="_Toc9365038"/>
      <w:bookmarkStart w:id="93" w:name="_Toc11637783"/>
      <w:bookmarkStart w:id="94" w:name="_Toc13164810"/>
      <w:r w:rsidRPr="0032555B">
        <w:rPr>
          <w:rFonts w:cs="Times New Roman"/>
        </w:rPr>
        <w:t>Visi dan Misi</w:t>
      </w:r>
      <w:bookmarkEnd w:id="92"/>
      <w:bookmarkEnd w:id="93"/>
      <w:bookmarkEnd w:id="94"/>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5E78AA">
      <w:pPr>
        <w:pStyle w:val="Heading3"/>
        <w:numPr>
          <w:ilvl w:val="0"/>
          <w:numId w:val="10"/>
        </w:numPr>
        <w:spacing w:before="120" w:line="360" w:lineRule="auto"/>
        <w:ind w:left="1276"/>
        <w:jc w:val="both"/>
        <w:rPr>
          <w:rFonts w:cs="Times New Roman"/>
        </w:rPr>
      </w:pPr>
      <w:bookmarkStart w:id="95" w:name="_Toc9365039"/>
      <w:bookmarkStart w:id="96" w:name="_Toc11637784"/>
      <w:bookmarkStart w:id="97" w:name="_Toc13164811"/>
      <w:r w:rsidRPr="0032555B">
        <w:rPr>
          <w:rFonts w:cs="Times New Roman"/>
        </w:rPr>
        <w:t>Visi</w:t>
      </w:r>
      <w:bookmarkEnd w:id="95"/>
      <w:bookmarkEnd w:id="96"/>
      <w:bookmarkEnd w:id="97"/>
    </w:p>
    <w:p w14:paraId="1BDCF21F" w14:textId="41C9D002" w:rsidR="005E78AA" w:rsidRPr="00623BCB" w:rsidRDefault="005E78AA" w:rsidP="005E78AA">
      <w:pPr>
        <w:ind w:left="916" w:firstLine="36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5E78AA">
      <w:pPr>
        <w:pStyle w:val="Heading3"/>
        <w:numPr>
          <w:ilvl w:val="0"/>
          <w:numId w:val="10"/>
        </w:numPr>
        <w:spacing w:before="120" w:line="360" w:lineRule="auto"/>
        <w:ind w:left="1276"/>
        <w:jc w:val="both"/>
        <w:rPr>
          <w:rFonts w:cs="Times New Roman"/>
        </w:rPr>
      </w:pPr>
      <w:bookmarkStart w:id="98" w:name="_Toc9365040"/>
      <w:bookmarkStart w:id="99" w:name="_Toc11637785"/>
      <w:bookmarkStart w:id="100" w:name="_Toc13164812"/>
      <w:r w:rsidRPr="00623BCB">
        <w:rPr>
          <w:rFonts w:cs="Times New Roman"/>
        </w:rPr>
        <w:t>Misi</w:t>
      </w:r>
      <w:bookmarkEnd w:id="98"/>
      <w:bookmarkEnd w:id="99"/>
      <w:bookmarkEnd w:id="100"/>
      <w:r w:rsidRPr="00623BCB">
        <w:rPr>
          <w:rFonts w:cs="Times New Roman"/>
        </w:rPr>
        <w:t xml:space="preserve"> </w:t>
      </w:r>
    </w:p>
    <w:p w14:paraId="3721AE0C" w14:textId="34254B98" w:rsidR="005E78AA" w:rsidRPr="00623BCB" w:rsidRDefault="005E78AA" w:rsidP="005E78AA">
      <w:pPr>
        <w:ind w:left="1276"/>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01" w:name="_Toc9365041"/>
      <w:bookmarkStart w:id="102" w:name="_Toc11637786"/>
      <w:bookmarkStart w:id="103" w:name="_Toc13164813"/>
      <w:r w:rsidRPr="0032555B">
        <w:rPr>
          <w:rFonts w:cs="Times New Roman"/>
        </w:rPr>
        <w:lastRenderedPageBreak/>
        <w:t>Struktur Organisasi</w:t>
      </w:r>
      <w:bookmarkEnd w:id="101"/>
      <w:bookmarkEnd w:id="102"/>
      <w:bookmarkEnd w:id="103"/>
    </w:p>
    <w:p w14:paraId="39BEF01E" w14:textId="53D486E7" w:rsidR="00410DDD" w:rsidRPr="0032555B" w:rsidRDefault="00410DDD" w:rsidP="00410DDD">
      <w:pPr>
        <w:ind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6D0E8AE8" w14:textId="230A8A7A" w:rsidR="00410DDD" w:rsidRPr="0032555B" w:rsidRDefault="00410DDD" w:rsidP="00410DDD">
      <w:pPr>
        <w:pStyle w:val="Paragraf"/>
        <w:ind w:firstLine="0"/>
        <w:rPr>
          <w:rStyle w:val="Emphasis"/>
          <w:rFonts w:cs="Times New Roman"/>
          <w:lang w:val="id-ID"/>
        </w:rPr>
      </w:pP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1B170FC4" w:rsidR="00D21E54" w:rsidRDefault="00D21E54" w:rsidP="00410DDD">
      <w:pPr>
        <w:pStyle w:val="Paragraf"/>
        <w:keepNext/>
        <w:ind w:firstLine="0"/>
        <w:jc w:val="center"/>
        <w:rPr>
          <w:rFonts w:cs="Times New Roman"/>
          <w:lang w:val="id-ID"/>
        </w:rPr>
      </w:pPr>
    </w:p>
    <w:p w14:paraId="5EC49EDA" w14:textId="63070C20" w:rsidR="00D21E54" w:rsidRDefault="00D21E54" w:rsidP="00410DDD">
      <w:pPr>
        <w:pStyle w:val="Paragraf"/>
        <w:keepNext/>
        <w:ind w:firstLine="0"/>
        <w:jc w:val="center"/>
        <w:rPr>
          <w:rFonts w:cs="Times New Roman"/>
          <w:lang w:val="id-ID"/>
        </w:rPr>
      </w:pPr>
    </w:p>
    <w:p w14:paraId="20691FBD" w14:textId="7EE2CCEA" w:rsidR="00D21E54" w:rsidRDefault="00D21E54" w:rsidP="00410DDD">
      <w:pPr>
        <w:pStyle w:val="Paragraf"/>
        <w:keepNext/>
        <w:ind w:firstLine="0"/>
        <w:jc w:val="center"/>
        <w:rPr>
          <w:rFonts w:cs="Times New Roman"/>
          <w:lang w:val="id-ID"/>
        </w:rPr>
      </w:pPr>
    </w:p>
    <w:p w14:paraId="5DDC22CB" w14:textId="2FDEC179" w:rsidR="00D21E54" w:rsidRDefault="00D21E54" w:rsidP="00410DDD">
      <w:pPr>
        <w:pStyle w:val="Paragraf"/>
        <w:keepNext/>
        <w:ind w:firstLine="0"/>
        <w:jc w:val="center"/>
        <w:rPr>
          <w:rFonts w:cs="Times New Roman"/>
          <w:lang w:val="id-ID"/>
        </w:rPr>
      </w:pPr>
    </w:p>
    <w:p w14:paraId="0FB10192" w14:textId="01BCF8BB" w:rsidR="00D21E54" w:rsidRDefault="00D21E54" w:rsidP="00410DDD">
      <w:pPr>
        <w:pStyle w:val="Paragraf"/>
        <w:keepNext/>
        <w:ind w:firstLine="0"/>
        <w:jc w:val="center"/>
        <w:rPr>
          <w:rFonts w:cs="Times New Roman"/>
          <w:lang w:val="id-ID"/>
        </w:rPr>
      </w:pPr>
    </w:p>
    <w:p w14:paraId="499ED4DB" w14:textId="7A953C6C" w:rsidR="00D21E54" w:rsidRDefault="00D21E54" w:rsidP="00410DDD">
      <w:pPr>
        <w:pStyle w:val="Paragraf"/>
        <w:keepNext/>
        <w:ind w:firstLine="0"/>
        <w:jc w:val="center"/>
        <w:rPr>
          <w:rFonts w:cs="Times New Roman"/>
          <w:lang w:val="id-ID"/>
        </w:rPr>
      </w:pPr>
    </w:p>
    <w:p w14:paraId="4A3BF3A5" w14:textId="3A5E79BE" w:rsidR="00D21E54" w:rsidRDefault="00D21E54" w:rsidP="00410DDD">
      <w:pPr>
        <w:pStyle w:val="Paragraf"/>
        <w:keepNext/>
        <w:ind w:firstLine="0"/>
        <w:jc w:val="center"/>
        <w:rPr>
          <w:rFonts w:cs="Times New Roman"/>
          <w:lang w:val="id-ID"/>
        </w:rPr>
      </w:pPr>
    </w:p>
    <w:p w14:paraId="557136B4" w14:textId="256B8C7C" w:rsidR="00D21E54" w:rsidRDefault="00D21E54" w:rsidP="00410DDD">
      <w:pPr>
        <w:pStyle w:val="Paragraf"/>
        <w:keepNext/>
        <w:ind w:firstLine="0"/>
        <w:jc w:val="center"/>
        <w:rPr>
          <w:rFonts w:cs="Times New Roman"/>
          <w:lang w:val="id-ID"/>
        </w:rPr>
      </w:pPr>
    </w:p>
    <w:p w14:paraId="29F93DA0" w14:textId="77777777" w:rsidR="00D21E54" w:rsidRPr="0032555B" w:rsidRDefault="00D21E54" w:rsidP="00410DDD">
      <w:pPr>
        <w:pStyle w:val="Paragraf"/>
        <w:keepNext/>
        <w:ind w:firstLine="0"/>
        <w:jc w:val="center"/>
        <w:rPr>
          <w:rFonts w:cs="Times New Roman"/>
          <w:lang w:val="id-ID"/>
        </w:rPr>
      </w:pPr>
    </w:p>
    <w:p w14:paraId="652E712C" w14:textId="2C83D467" w:rsidR="00410DDD" w:rsidRDefault="00410DDD" w:rsidP="00410DDD">
      <w:pPr>
        <w:pStyle w:val="Caption"/>
        <w:spacing w:after="0" w:line="360" w:lineRule="auto"/>
        <w:rPr>
          <w:rFonts w:cs="Times New Roman"/>
          <w:b w:val="0"/>
          <w:szCs w:val="24"/>
        </w:rPr>
      </w:pPr>
      <w:bookmarkStart w:id="104" w:name="_Toc13154503"/>
      <w:r w:rsidRPr="0032555B">
        <w:rPr>
          <w:rFonts w:cs="Times New Roman"/>
          <w:b w:val="0"/>
          <w:i/>
          <w:szCs w:val="24"/>
        </w:rPr>
        <w:t xml:space="preserve">Gambar 2. </w:t>
      </w:r>
      <w:r w:rsidRPr="0032555B">
        <w:rPr>
          <w:rFonts w:cs="Times New Roman"/>
          <w:b w:val="0"/>
          <w:i/>
          <w:szCs w:val="24"/>
        </w:rPr>
        <w:fldChar w:fldCharType="begin"/>
      </w:r>
      <w:r w:rsidRPr="0032555B">
        <w:rPr>
          <w:rFonts w:cs="Times New Roman"/>
          <w:b w:val="0"/>
          <w:i/>
          <w:szCs w:val="24"/>
        </w:rPr>
        <w:instrText xml:space="preserve"> SEQ Gambar_2. \* ARABIC </w:instrText>
      </w:r>
      <w:r w:rsidRPr="0032555B">
        <w:rPr>
          <w:rFonts w:cs="Times New Roman"/>
          <w:b w:val="0"/>
          <w:i/>
          <w:szCs w:val="24"/>
        </w:rPr>
        <w:fldChar w:fldCharType="separate"/>
      </w:r>
      <w:r>
        <w:rPr>
          <w:rFonts w:cs="Times New Roman"/>
          <w:b w:val="0"/>
          <w:i/>
          <w:noProof/>
          <w:szCs w:val="24"/>
        </w:rPr>
        <w:t>1</w:t>
      </w:r>
      <w:r w:rsidRPr="0032555B">
        <w:rPr>
          <w:rFonts w:cs="Times New Roman"/>
          <w:b w:val="0"/>
          <w:i/>
          <w:szCs w:val="24"/>
        </w:rPr>
        <w:fldChar w:fldCharType="end"/>
      </w:r>
      <w:r w:rsidRPr="0032555B">
        <w:rPr>
          <w:rFonts w:cs="Times New Roman"/>
          <w:b w:val="0"/>
          <w:i/>
          <w:szCs w:val="24"/>
        </w:rPr>
        <w:t xml:space="preserve"> Struktur Organisasi </w:t>
      </w:r>
      <w:r w:rsidRPr="00F419AA">
        <w:rPr>
          <w:rFonts w:cs="Times New Roman"/>
          <w:b w:val="0"/>
          <w:i/>
          <w:szCs w:val="24"/>
        </w:rPr>
        <w:t>Yayasan Pendidikan Tigama</w:t>
      </w:r>
      <w:bookmarkEnd w:id="104"/>
      <w:r w:rsidRPr="00F419AA">
        <w:rPr>
          <w:rFonts w:cs="Times New Roman"/>
          <w:b w:val="0"/>
          <w:szCs w:val="24"/>
        </w:rPr>
        <w:t xml:space="preserve"> </w:t>
      </w:r>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05" w:name="_Toc11637787"/>
      <w:bookmarkStart w:id="106" w:name="_Toc13164814"/>
      <w:r w:rsidRPr="0032555B">
        <w:rPr>
          <w:rFonts w:cs="Times New Roman"/>
          <w:lang w:val="id-ID"/>
        </w:rPr>
        <w:t>TUGAS KERJA PRAKTEK</w:t>
      </w:r>
      <w:bookmarkEnd w:id="105"/>
      <w:bookmarkEnd w:id="106"/>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07" w:name="_Toc512869882"/>
      <w:bookmarkStart w:id="108" w:name="_Toc513120400"/>
      <w:bookmarkStart w:id="109" w:name="_Toc513174170"/>
      <w:bookmarkStart w:id="110" w:name="_Toc513174300"/>
      <w:bookmarkStart w:id="111" w:name="_Toc513439527"/>
      <w:bookmarkStart w:id="112" w:name="_Toc513441462"/>
      <w:bookmarkStart w:id="113" w:name="_Toc516135861"/>
      <w:bookmarkStart w:id="114" w:name="_Toc516135994"/>
      <w:bookmarkStart w:id="115" w:name="_Toc517463332"/>
      <w:bookmarkStart w:id="116" w:name="_Toc517463463"/>
      <w:bookmarkStart w:id="117" w:name="_Toc517475821"/>
      <w:bookmarkStart w:id="118" w:name="_Toc517475952"/>
      <w:bookmarkStart w:id="119" w:name="_Toc11615968"/>
      <w:bookmarkStart w:id="120" w:name="_Toc11616130"/>
      <w:bookmarkStart w:id="121" w:name="_Toc11637788"/>
      <w:bookmarkStart w:id="122" w:name="_Toc11640256"/>
      <w:bookmarkStart w:id="123" w:name="_Toc12749162"/>
      <w:bookmarkStart w:id="124" w:name="_Toc13096776"/>
      <w:bookmarkStart w:id="125" w:name="_Toc13154375"/>
      <w:bookmarkStart w:id="126" w:name="_Toc13164049"/>
      <w:bookmarkStart w:id="127" w:name="_Toc13164207"/>
      <w:bookmarkStart w:id="128" w:name="_Toc13164815"/>
      <w:bookmarkStart w:id="129" w:name="_Toc51162965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0" w:name="_Toc512869883"/>
      <w:bookmarkStart w:id="131" w:name="_Toc513120401"/>
      <w:bookmarkStart w:id="132" w:name="_Toc513174171"/>
      <w:bookmarkStart w:id="133" w:name="_Toc513174301"/>
      <w:bookmarkStart w:id="134" w:name="_Toc513439528"/>
      <w:bookmarkStart w:id="135" w:name="_Toc513441463"/>
      <w:bookmarkStart w:id="136" w:name="_Toc516135862"/>
      <w:bookmarkStart w:id="137" w:name="_Toc516135995"/>
      <w:bookmarkStart w:id="138" w:name="_Toc517463333"/>
      <w:bookmarkStart w:id="139" w:name="_Toc517463464"/>
      <w:bookmarkStart w:id="140" w:name="_Toc517475822"/>
      <w:bookmarkStart w:id="141" w:name="_Toc517475953"/>
      <w:bookmarkStart w:id="142" w:name="_Toc11615969"/>
      <w:bookmarkStart w:id="143" w:name="_Toc11616131"/>
      <w:bookmarkStart w:id="144" w:name="_Toc11637789"/>
      <w:bookmarkStart w:id="145" w:name="_Toc11640257"/>
      <w:bookmarkStart w:id="146" w:name="_Toc12749163"/>
      <w:bookmarkStart w:id="147" w:name="_Toc13096777"/>
      <w:bookmarkStart w:id="148" w:name="_Toc13154376"/>
      <w:bookmarkStart w:id="149" w:name="_Toc13164050"/>
      <w:bookmarkStart w:id="150" w:name="_Toc13164208"/>
      <w:bookmarkStart w:id="151" w:name="_Toc1316481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52" w:name="_Toc512869884"/>
      <w:bookmarkStart w:id="153" w:name="_Toc513120402"/>
      <w:bookmarkStart w:id="154" w:name="_Toc513174172"/>
      <w:bookmarkStart w:id="155" w:name="_Toc513174302"/>
      <w:bookmarkStart w:id="156" w:name="_Toc513439529"/>
      <w:bookmarkStart w:id="157" w:name="_Toc513441464"/>
      <w:bookmarkStart w:id="158" w:name="_Toc516135863"/>
      <w:bookmarkStart w:id="159" w:name="_Toc516135996"/>
      <w:bookmarkStart w:id="160" w:name="_Toc517463334"/>
      <w:bookmarkStart w:id="161" w:name="_Toc517463465"/>
      <w:bookmarkStart w:id="162" w:name="_Toc517475823"/>
      <w:bookmarkStart w:id="163" w:name="_Toc517475954"/>
      <w:bookmarkStart w:id="164" w:name="_Toc11615970"/>
      <w:bookmarkStart w:id="165" w:name="_Toc11616132"/>
      <w:bookmarkStart w:id="166" w:name="_Toc11637790"/>
      <w:bookmarkStart w:id="167" w:name="_Toc11640258"/>
      <w:bookmarkStart w:id="168" w:name="_Toc12749164"/>
      <w:bookmarkStart w:id="169" w:name="_Toc13096778"/>
      <w:bookmarkStart w:id="170" w:name="_Toc13154377"/>
      <w:bookmarkStart w:id="171" w:name="_Toc13164051"/>
      <w:bookmarkStart w:id="172" w:name="_Toc13164209"/>
      <w:bookmarkStart w:id="173" w:name="_Toc13164817"/>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174" w:name="_Toc525074822"/>
      <w:bookmarkStart w:id="175" w:name="_Toc9365044"/>
      <w:bookmarkStart w:id="176" w:name="_Toc11637791"/>
      <w:bookmarkStart w:id="177" w:name="_Toc13164818"/>
      <w:bookmarkEnd w:id="129"/>
      <w:r w:rsidRPr="0032555B">
        <w:rPr>
          <w:rFonts w:cs="Times New Roman"/>
        </w:rPr>
        <w:t>Uraian Tugas Kerja Praktek</w:t>
      </w:r>
      <w:bookmarkEnd w:id="174"/>
      <w:bookmarkEnd w:id="175"/>
      <w:bookmarkEnd w:id="176"/>
      <w:bookmarkEnd w:id="177"/>
    </w:p>
    <w:p w14:paraId="1098A9D6" w14:textId="3008919B" w:rsidR="006E3836" w:rsidRPr="0032555B" w:rsidRDefault="006E3836" w:rsidP="006E3836">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6E3836">
      <w:pPr>
        <w:pStyle w:val="Caption"/>
        <w:keepNext/>
        <w:spacing w:line="360" w:lineRule="auto"/>
        <w:jc w:val="left"/>
        <w:rPr>
          <w:rFonts w:cs="Times New Roman"/>
          <w:szCs w:val="24"/>
          <w:lang w:val="en-US"/>
        </w:rPr>
      </w:pPr>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proofErr w:type="spellStart"/>
      <w:r w:rsidRPr="00E87521">
        <w:rPr>
          <w:rFonts w:cs="Times New Roman"/>
          <w:szCs w:val="24"/>
          <w:lang w:val="en-US"/>
        </w:rPr>
        <w:t>Tugas</w:t>
      </w:r>
      <w:proofErr w:type="spellEnd"/>
      <w:r w:rsidRPr="00E87521">
        <w:rPr>
          <w:rFonts w:cs="Times New Roman"/>
          <w:szCs w:val="24"/>
          <w:lang w:val="en-US"/>
        </w:rPr>
        <w:t xml:space="preserve"> dan </w:t>
      </w:r>
      <w:proofErr w:type="spellStart"/>
      <w:r w:rsidRPr="00E87521">
        <w:rPr>
          <w:rFonts w:cs="Times New Roman"/>
          <w:szCs w:val="24"/>
          <w:lang w:val="en-US"/>
        </w:rPr>
        <w:t>Kegiatan</w:t>
      </w:r>
      <w:proofErr w:type="spellEnd"/>
      <w:r w:rsidRPr="00E87521">
        <w:rPr>
          <w:rFonts w:cs="Times New Roman"/>
          <w:szCs w:val="24"/>
          <w:lang w:val="en-US"/>
        </w:rPr>
        <w:t xml:space="preserve"> </w:t>
      </w:r>
      <w:proofErr w:type="spellStart"/>
      <w:r w:rsidRPr="00E87521">
        <w:rPr>
          <w:rFonts w:cs="Times New Roman"/>
          <w:szCs w:val="24"/>
          <w:lang w:val="en-US"/>
        </w:rPr>
        <w:t>Selama</w:t>
      </w:r>
      <w:proofErr w:type="spellEnd"/>
      <w:r w:rsidRPr="00E87521">
        <w:rPr>
          <w:rFonts w:cs="Times New Roman"/>
          <w:szCs w:val="24"/>
          <w:lang w:val="en-US"/>
        </w:rPr>
        <w:t xml:space="preserve"> </w:t>
      </w:r>
      <w:proofErr w:type="spellStart"/>
      <w:r w:rsidRPr="00E87521">
        <w:rPr>
          <w:rFonts w:cs="Times New Roman"/>
          <w:szCs w:val="24"/>
          <w:lang w:val="en-US"/>
        </w:rPr>
        <w:t>Melaksanakan</w:t>
      </w:r>
      <w:proofErr w:type="spellEnd"/>
      <w:r w:rsidRPr="00E87521">
        <w:rPr>
          <w:rFonts w:cs="Times New Roman"/>
          <w:szCs w:val="24"/>
          <w:lang w:val="en-US"/>
        </w:rPr>
        <w:t xml:space="preserve"> </w:t>
      </w:r>
      <w:proofErr w:type="spellStart"/>
      <w:r w:rsidRPr="00E87521">
        <w:rPr>
          <w:rFonts w:cs="Times New Roman"/>
          <w:szCs w:val="24"/>
          <w:lang w:val="en-US"/>
        </w:rPr>
        <w:t>Kerja</w:t>
      </w:r>
      <w:proofErr w:type="spellEnd"/>
      <w:r w:rsidRPr="00E87521">
        <w:rPr>
          <w:rFonts w:cs="Times New Roman"/>
          <w:szCs w:val="24"/>
          <w:lang w:val="en-US"/>
        </w:rPr>
        <w:t xml:space="preserve"> </w:t>
      </w:r>
      <w:proofErr w:type="spellStart"/>
      <w:r w:rsidRPr="00E87521">
        <w:rPr>
          <w:rFonts w:cs="Times New Roman"/>
          <w:szCs w:val="24"/>
          <w:lang w:val="en-US"/>
        </w:rPr>
        <w:t>Praktek</w:t>
      </w:r>
      <w:proofErr w:type="spellEnd"/>
    </w:p>
    <w:tbl>
      <w:tblPr>
        <w:tblStyle w:val="TableGrid"/>
        <w:tblW w:w="7965" w:type="dxa"/>
        <w:tblInd w:w="-5" w:type="dxa"/>
        <w:tblLayout w:type="fixed"/>
        <w:tblLook w:val="04A0" w:firstRow="1" w:lastRow="0" w:firstColumn="1" w:lastColumn="0" w:noHBand="0" w:noVBand="1"/>
      </w:tblPr>
      <w:tblGrid>
        <w:gridCol w:w="516"/>
        <w:gridCol w:w="4457"/>
        <w:gridCol w:w="852"/>
        <w:gridCol w:w="711"/>
        <w:gridCol w:w="711"/>
        <w:gridCol w:w="718"/>
      </w:tblGrid>
      <w:tr w:rsidR="006E3836" w:rsidRPr="0032555B" w14:paraId="4962D8D2" w14:textId="77777777" w:rsidTr="00D21E54">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2992" w:type="dxa"/>
            <w:gridSpan w:val="4"/>
          </w:tcPr>
          <w:p w14:paraId="48104D92" w14:textId="77777777"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Tugas kerja praktek dalam hitungan minggu pada</w:t>
            </w:r>
          </w:p>
          <w:p w14:paraId="6DDCC447" w14:textId="7AFEB15B"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sidR="00152E64">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sidR="00152E64">
              <w:rPr>
                <w:rFonts w:ascii="Times New Roman" w:hAnsi="Times New Roman" w:cs="Times New Roman"/>
                <w:lang w:val="en-US" w:eastAsia="id-ID"/>
              </w:rPr>
              <w:t>1</w:t>
            </w:r>
            <w:r w:rsidRPr="0032555B">
              <w:rPr>
                <w:rFonts w:ascii="Times New Roman" w:hAnsi="Times New Roman" w:cs="Times New Roman"/>
                <w:lang w:eastAsia="id-ID"/>
              </w:rPr>
              <w:t xml:space="preserve">8 </w:t>
            </w:r>
            <w:r w:rsidR="00152E64">
              <w:rPr>
                <w:rFonts w:ascii="Times New Roman" w:hAnsi="Times New Roman" w:cs="Times New Roman"/>
                <w:lang w:val="en-US" w:eastAsia="id-ID"/>
              </w:rPr>
              <w:t>September</w:t>
            </w:r>
            <w:r w:rsidRPr="0032555B">
              <w:rPr>
                <w:rFonts w:ascii="Times New Roman" w:hAnsi="Times New Roman" w:cs="Times New Roman"/>
                <w:lang w:eastAsia="id-ID"/>
              </w:rPr>
              <w:t xml:space="preserve"> 2019</w:t>
            </w:r>
          </w:p>
        </w:tc>
      </w:tr>
      <w:tr w:rsidR="006E3836" w:rsidRPr="0032555B" w14:paraId="4FD80775" w14:textId="77777777" w:rsidTr="00D21E54">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1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D21E54">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sidR="00D36134">
              <w:rPr>
                <w:rFonts w:ascii="Times New Roman" w:hAnsi="Times New Roman" w:cs="Times New Roman"/>
                <w:szCs w:val="24"/>
                <w:lang w:val="en-US"/>
              </w:rPr>
              <w:t xml:space="preserve"> </w:t>
            </w:r>
            <w:r>
              <w:rPr>
                <w:rFonts w:ascii="Times New Roman" w:hAnsi="Times New Roman" w:cs="Times New Roman"/>
                <w:szCs w:val="24"/>
                <w:lang w:val="en-US"/>
              </w:rPr>
              <w:t xml:space="preserve">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D21E54">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D21E54">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D21E54">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sidR="00AB48B5">
              <w:rPr>
                <w:rFonts w:ascii="Times New Roman" w:hAnsi="Times New Roman" w:cs="Times New Roman"/>
                <w:szCs w:val="24"/>
                <w:lang w:val="en-US"/>
              </w:rPr>
              <w:t>analisa</w:t>
            </w:r>
            <w:proofErr w:type="spellEnd"/>
            <w:r w:rsidR="00AB48B5">
              <w:rPr>
                <w:rFonts w:ascii="Times New Roman" w:hAnsi="Times New Roman" w:cs="Times New Roman"/>
                <w:szCs w:val="24"/>
                <w:lang w:val="en-US"/>
              </w:rPr>
              <w:t xml:space="preserve"> data dan </w:t>
            </w:r>
            <w:proofErr w:type="spellStart"/>
            <w:r w:rsidR="00AB48B5">
              <w:rPr>
                <w:rFonts w:ascii="Times New Roman" w:hAnsi="Times New Roman" w:cs="Times New Roman"/>
                <w:szCs w:val="24"/>
                <w:lang w:val="en-US"/>
              </w:rPr>
              <w:t>pengumpulan</w:t>
            </w:r>
            <w:proofErr w:type="spellEnd"/>
            <w:r w:rsidR="00AB48B5">
              <w:rPr>
                <w:rFonts w:ascii="Times New Roman" w:hAnsi="Times New Roman" w:cs="Times New Roman"/>
                <w:szCs w:val="24"/>
                <w:lang w:val="en-US"/>
              </w:rPr>
              <w:t xml:space="preserve"> data yang </w:t>
            </w:r>
            <w:proofErr w:type="spellStart"/>
            <w:r w:rsidR="00AB48B5">
              <w:rPr>
                <w:rFonts w:ascii="Times New Roman" w:hAnsi="Times New Roman" w:cs="Times New Roman"/>
                <w:szCs w:val="24"/>
                <w:lang w:val="en-US"/>
              </w:rPr>
              <w:t>dibutuhkan</w:t>
            </w:r>
            <w:proofErr w:type="spellEnd"/>
            <w:r w:rsidR="00AB48B5">
              <w:rPr>
                <w:rFonts w:ascii="Times New Roman" w:hAnsi="Times New Roman" w:cs="Times New Roman"/>
                <w:szCs w:val="24"/>
                <w:lang w:val="en-US"/>
              </w:rPr>
              <w:t xml:space="preserve">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D21E54">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D21E54">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77777777" w:rsidR="00F904B8" w:rsidRDefault="00F904B8" w:rsidP="00F904B8">
      <w:pPr>
        <w:pStyle w:val="Heading2"/>
        <w:numPr>
          <w:ilvl w:val="0"/>
          <w:numId w:val="0"/>
        </w:numPr>
        <w:spacing w:before="120" w:line="360" w:lineRule="auto"/>
        <w:jc w:val="both"/>
        <w:rPr>
          <w:rFonts w:cs="Times New Roman"/>
        </w:rPr>
      </w:pPr>
      <w:bookmarkStart w:id="178" w:name="_Toc9365045"/>
      <w:bookmarkStart w:id="179" w:name="_Toc11637792"/>
      <w:bookmarkStart w:id="180" w:name="_Toc13164819"/>
    </w:p>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r w:rsidRPr="0032555B">
        <w:rPr>
          <w:rFonts w:cs="Times New Roman"/>
        </w:rPr>
        <w:t>Metode Pengerjaan Kerja Praktek</w:t>
      </w:r>
      <w:bookmarkEnd w:id="178"/>
      <w:bookmarkEnd w:id="179"/>
      <w:bookmarkEnd w:id="180"/>
    </w:p>
    <w:p w14:paraId="285E50AE" w14:textId="77777777" w:rsidR="006E3836" w:rsidRPr="00E87521" w:rsidRDefault="006E3836" w:rsidP="006E3836">
      <w:pPr>
        <w:spacing w:line="360" w:lineRule="auto"/>
        <w:ind w:left="720"/>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lastRenderedPageBreak/>
        <w:t>Identifikasi Masalah</w:t>
      </w:r>
    </w:p>
    <w:p w14:paraId="3E1C9FD5" w14:textId="69990558" w:rsidR="006E3836" w:rsidRPr="0032555B" w:rsidRDefault="006E3836" w:rsidP="006E3836">
      <w:pPr>
        <w:pStyle w:val="ListParagraph"/>
        <w:spacing w:after="0" w:line="360" w:lineRule="auto"/>
        <w:ind w:left="709" w:firstLine="11"/>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6E3836">
      <w:pPr>
        <w:pStyle w:val="NormalWeb"/>
        <w:shd w:val="clear" w:color="auto" w:fill="FFFFFF"/>
        <w:spacing w:before="0" w:beforeAutospacing="0" w:after="0" w:afterAutospacing="0" w:line="360" w:lineRule="auto"/>
        <w:ind w:left="709"/>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6D7065">
      <w:pPr>
        <w:pStyle w:val="ListParagraph"/>
        <w:numPr>
          <w:ilvl w:val="0"/>
          <w:numId w:val="14"/>
        </w:numPr>
        <w:spacing w:after="0" w:line="360" w:lineRule="auto"/>
        <w:ind w:left="1418" w:hanging="284"/>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6D7065">
      <w:pPr>
        <w:pStyle w:val="NormalWeb"/>
        <w:numPr>
          <w:ilvl w:val="0"/>
          <w:numId w:val="14"/>
        </w:numPr>
        <w:shd w:val="clear" w:color="auto" w:fill="FFFFFF"/>
        <w:spacing w:before="0" w:beforeAutospacing="0" w:after="0" w:afterAutospacing="0" w:line="360" w:lineRule="auto"/>
        <w:ind w:left="1418" w:hanging="284"/>
        <w:jc w:val="both"/>
        <w:textAlignment w:val="baseline"/>
        <w:rPr>
          <w:color w:val="000000" w:themeColor="text1"/>
        </w:rPr>
      </w:pPr>
      <w:r w:rsidRPr="0032555B">
        <w:rPr>
          <w:color w:val="000000" w:themeColor="text1"/>
        </w:rPr>
        <w:t>Wawancara</w:t>
      </w:r>
    </w:p>
    <w:p w14:paraId="265022DF"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510A0C">
      <w:pPr>
        <w:spacing w:line="360" w:lineRule="auto"/>
        <w:ind w:left="709" w:firstLine="11"/>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6E3836">
      <w:pPr>
        <w:spacing w:line="360" w:lineRule="auto"/>
        <w:ind w:left="709"/>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proofErr w:type="spellStart"/>
      <w:r w:rsidR="00510A0C">
        <w:rPr>
          <w:rFonts w:ascii="Times New Roman" w:hAnsi="Times New Roman" w:cs="Times New Roman"/>
          <w:color w:val="000000" w:themeColor="text1"/>
          <w:szCs w:val="24"/>
          <w:lang w:val="en-US"/>
        </w:rPr>
        <w:t>Balai</w:t>
      </w:r>
      <w:proofErr w:type="spellEnd"/>
      <w:r w:rsidR="0071106E">
        <w:rPr>
          <w:rFonts w:ascii="Times New Roman" w:hAnsi="Times New Roman" w:cs="Times New Roman"/>
          <w:color w:val="000000" w:themeColor="text1"/>
          <w:szCs w:val="24"/>
          <w:lang w:val="en-US"/>
        </w:rPr>
        <w:t xml:space="preserve"> </w:t>
      </w:r>
      <w:proofErr w:type="spellStart"/>
      <w:r w:rsidR="0071106E">
        <w:rPr>
          <w:rFonts w:ascii="Times New Roman" w:hAnsi="Times New Roman" w:cs="Times New Roman"/>
          <w:color w:val="000000" w:themeColor="text1"/>
          <w:szCs w:val="24"/>
          <w:lang w:val="en-US"/>
        </w:rPr>
        <w:t>P</w:t>
      </w:r>
      <w:r w:rsidR="00510A0C">
        <w:rPr>
          <w:rFonts w:ascii="Times New Roman" w:hAnsi="Times New Roman" w:cs="Times New Roman"/>
          <w:color w:val="000000" w:themeColor="text1"/>
          <w:szCs w:val="24"/>
          <w:lang w:val="en-US"/>
        </w:rPr>
        <w:t>emasyarakatan</w:t>
      </w:r>
      <w:proofErr w:type="spellEnd"/>
      <w:r w:rsidR="00510A0C">
        <w:rPr>
          <w:rFonts w:ascii="Times New Roman" w:hAnsi="Times New Roman" w:cs="Times New Roman"/>
          <w:color w:val="000000" w:themeColor="text1"/>
          <w:szCs w:val="24"/>
          <w:lang w:val="en-US"/>
        </w:rPr>
        <w:t xml:space="preserve"> </w:t>
      </w:r>
      <w:proofErr w:type="spellStart"/>
      <w:r w:rsidR="00510A0C">
        <w:rPr>
          <w:rFonts w:ascii="Times New Roman" w:hAnsi="Times New Roman" w:cs="Times New Roman"/>
          <w:color w:val="000000" w:themeColor="text1"/>
          <w:szCs w:val="24"/>
          <w:lang w:val="en-US"/>
        </w:rPr>
        <w:t>Klas</w:t>
      </w:r>
      <w:proofErr w:type="spellEnd"/>
      <w:r w:rsidR="00510A0C">
        <w:rPr>
          <w:rFonts w:ascii="Times New Roman" w:hAnsi="Times New Roman" w:cs="Times New Roman"/>
          <w:color w:val="000000" w:themeColor="text1"/>
          <w:szCs w:val="24"/>
          <w:lang w:val="en-US"/>
        </w:rPr>
        <w:t xml:space="preserve">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6D7065">
      <w:pPr>
        <w:pStyle w:val="ListParagraph"/>
        <w:numPr>
          <w:ilvl w:val="0"/>
          <w:numId w:val="13"/>
        </w:numPr>
        <w:spacing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6E3836">
      <w:pPr>
        <w:pStyle w:val="ListParagraph"/>
        <w:spacing w:line="360" w:lineRule="auto"/>
        <w:ind w:left="709" w:firstLine="11"/>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181" w:name="_Toc9365046"/>
      <w:bookmarkStart w:id="182" w:name="_Toc11637793"/>
      <w:bookmarkStart w:id="183" w:name="_Toc13164820"/>
      <w:r w:rsidRPr="0032555B">
        <w:rPr>
          <w:rFonts w:cs="Times New Roman"/>
          <w:szCs w:val="24"/>
        </w:rPr>
        <w:lastRenderedPageBreak/>
        <w:t>Jadwal Pengerjaan</w:t>
      </w:r>
      <w:bookmarkEnd w:id="181"/>
      <w:bookmarkEnd w:id="182"/>
      <w:bookmarkEnd w:id="183"/>
    </w:p>
    <w:p w14:paraId="6E8FB51F" w14:textId="51B0F621" w:rsidR="006E3836" w:rsidRDefault="006E3836" w:rsidP="00CA084E">
      <w:pPr>
        <w:spacing w:line="360" w:lineRule="auto"/>
        <w:ind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6E3836">
      <w:pPr>
        <w:pStyle w:val="Caption"/>
        <w:keepNext/>
        <w:spacing w:after="0" w:line="360" w:lineRule="auto"/>
        <w:jc w:val="left"/>
        <w:rPr>
          <w:rFonts w:cs="Times New Roman"/>
          <w:szCs w:val="24"/>
        </w:rPr>
      </w:pPr>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p>
    <w:tbl>
      <w:tblPr>
        <w:tblStyle w:val="TableGrid"/>
        <w:tblpPr w:leftFromText="180" w:rightFromText="180" w:vertAnchor="text" w:horzAnchor="margin" w:tblpY="206"/>
        <w:tblW w:w="6091" w:type="dxa"/>
        <w:tblLook w:val="04A0" w:firstRow="1" w:lastRow="0" w:firstColumn="1" w:lastColumn="0" w:noHBand="0" w:noVBand="1"/>
      </w:tblPr>
      <w:tblGrid>
        <w:gridCol w:w="529"/>
        <w:gridCol w:w="2338"/>
        <w:gridCol w:w="409"/>
        <w:gridCol w:w="413"/>
        <w:gridCol w:w="503"/>
        <w:gridCol w:w="656"/>
        <w:gridCol w:w="594"/>
        <w:gridCol w:w="649"/>
      </w:tblGrid>
      <w:tr w:rsidR="006E3836" w:rsidRPr="0032555B" w14:paraId="3B422F2B" w14:textId="77777777" w:rsidTr="007A5064">
        <w:trPr>
          <w:trHeight w:val="494"/>
        </w:trPr>
        <w:tc>
          <w:tcPr>
            <w:tcW w:w="531" w:type="dxa"/>
            <w:vAlign w:val="center"/>
          </w:tcPr>
          <w:p w14:paraId="7F0ED0E8" w14:textId="77777777" w:rsidR="006E3836" w:rsidRPr="0032555B" w:rsidRDefault="006E3836" w:rsidP="00B612AE">
            <w:pPr>
              <w:jc w:val="center"/>
              <w:rPr>
                <w:rFonts w:ascii="Times New Roman" w:hAnsi="Times New Roman" w:cs="Times New Roman"/>
                <w:sz w:val="24"/>
                <w:szCs w:val="24"/>
                <w:lang w:eastAsia="id-ID"/>
              </w:rPr>
            </w:pPr>
            <w:bookmarkStart w:id="184" w:name="_Toc519201996"/>
            <w:bookmarkStart w:id="185" w:name="_Toc524635925"/>
            <w:bookmarkStart w:id="186" w:name="_Toc525070155"/>
            <w:bookmarkStart w:id="187" w:name="_Toc525074825"/>
            <w:r w:rsidRPr="0032555B">
              <w:rPr>
                <w:rFonts w:ascii="Times New Roman" w:hAnsi="Times New Roman" w:cs="Times New Roman"/>
                <w:sz w:val="24"/>
                <w:szCs w:val="24"/>
                <w:lang w:eastAsia="id-ID"/>
              </w:rPr>
              <w:t>No</w:t>
            </w:r>
            <w:bookmarkEnd w:id="184"/>
            <w:bookmarkEnd w:id="185"/>
            <w:bookmarkEnd w:id="186"/>
            <w:bookmarkEnd w:id="187"/>
          </w:p>
        </w:tc>
        <w:tc>
          <w:tcPr>
            <w:tcW w:w="2411" w:type="dxa"/>
            <w:vAlign w:val="center"/>
          </w:tcPr>
          <w:p w14:paraId="767162CB" w14:textId="77777777" w:rsidR="006E3836" w:rsidRPr="0032555B" w:rsidRDefault="006E3836" w:rsidP="00B612AE">
            <w:pPr>
              <w:jc w:val="center"/>
              <w:rPr>
                <w:rFonts w:ascii="Times New Roman" w:hAnsi="Times New Roman" w:cs="Times New Roman"/>
                <w:sz w:val="24"/>
                <w:szCs w:val="24"/>
                <w:lang w:eastAsia="id-ID"/>
              </w:rPr>
            </w:pPr>
            <w:bookmarkStart w:id="188" w:name="_Toc519201997"/>
            <w:bookmarkStart w:id="189" w:name="_Toc524635926"/>
            <w:bookmarkStart w:id="190" w:name="_Toc525070156"/>
            <w:bookmarkStart w:id="191" w:name="_Toc525074826"/>
            <w:r w:rsidRPr="0032555B">
              <w:rPr>
                <w:rFonts w:ascii="Times New Roman" w:hAnsi="Times New Roman" w:cs="Times New Roman"/>
                <w:sz w:val="24"/>
                <w:szCs w:val="24"/>
                <w:lang w:eastAsia="id-ID"/>
              </w:rPr>
              <w:t>Kegiatan</w:t>
            </w:r>
            <w:bookmarkEnd w:id="188"/>
            <w:bookmarkEnd w:id="189"/>
            <w:bookmarkEnd w:id="190"/>
            <w:bookmarkEnd w:id="191"/>
          </w:p>
        </w:tc>
        <w:tc>
          <w:tcPr>
            <w:tcW w:w="3149" w:type="dxa"/>
            <w:gridSpan w:val="6"/>
            <w:vAlign w:val="center"/>
          </w:tcPr>
          <w:p w14:paraId="76E7F22A" w14:textId="77777777" w:rsidR="006E3836" w:rsidRPr="0032555B" w:rsidRDefault="006E3836" w:rsidP="00B612AE">
            <w:pPr>
              <w:jc w:val="center"/>
              <w:rPr>
                <w:rFonts w:ascii="Times New Roman" w:hAnsi="Times New Roman" w:cs="Times New Roman"/>
                <w:sz w:val="24"/>
                <w:szCs w:val="24"/>
                <w:lang w:eastAsia="id-ID"/>
              </w:rPr>
            </w:pPr>
            <w:bookmarkStart w:id="192" w:name="_Toc519201998"/>
            <w:bookmarkStart w:id="193" w:name="_Toc524635927"/>
            <w:bookmarkStart w:id="194" w:name="_Toc525070157"/>
            <w:bookmarkStart w:id="195" w:name="_Toc525074827"/>
            <w:r w:rsidRPr="0032555B">
              <w:rPr>
                <w:rFonts w:ascii="Times New Roman" w:hAnsi="Times New Roman" w:cs="Times New Roman"/>
                <w:sz w:val="24"/>
                <w:szCs w:val="24"/>
                <w:lang w:eastAsia="id-ID"/>
              </w:rPr>
              <w:t>Pengerjaan dalam hitungan bulan dan minggu</w:t>
            </w:r>
            <w:bookmarkEnd w:id="192"/>
            <w:bookmarkEnd w:id="193"/>
            <w:bookmarkEnd w:id="194"/>
            <w:bookmarkEnd w:id="195"/>
          </w:p>
        </w:tc>
      </w:tr>
      <w:tr w:rsidR="001108FC" w:rsidRPr="0032555B" w14:paraId="7B37F72E" w14:textId="77777777" w:rsidTr="007A5064">
        <w:trPr>
          <w:trHeight w:val="452"/>
        </w:trPr>
        <w:tc>
          <w:tcPr>
            <w:tcW w:w="531" w:type="dxa"/>
            <w:vAlign w:val="center"/>
          </w:tcPr>
          <w:p w14:paraId="75184C79" w14:textId="77777777" w:rsidR="001108FC" w:rsidRPr="0032555B" w:rsidRDefault="001108FC" w:rsidP="00B612AE">
            <w:pPr>
              <w:jc w:val="center"/>
              <w:rPr>
                <w:rFonts w:ascii="Times New Roman" w:hAnsi="Times New Roman" w:cs="Times New Roman"/>
                <w:sz w:val="24"/>
                <w:szCs w:val="24"/>
                <w:lang w:eastAsia="id-ID"/>
              </w:rPr>
            </w:pPr>
          </w:p>
        </w:tc>
        <w:tc>
          <w:tcPr>
            <w:tcW w:w="2411" w:type="dxa"/>
            <w:vAlign w:val="center"/>
          </w:tcPr>
          <w:p w14:paraId="403AC594" w14:textId="77777777" w:rsidR="001108FC" w:rsidRPr="0032555B" w:rsidRDefault="001108FC" w:rsidP="00B612AE">
            <w:pPr>
              <w:jc w:val="center"/>
              <w:rPr>
                <w:rFonts w:ascii="Times New Roman" w:hAnsi="Times New Roman" w:cs="Times New Roman"/>
                <w:sz w:val="24"/>
                <w:szCs w:val="24"/>
                <w:lang w:eastAsia="id-ID"/>
              </w:rPr>
            </w:pPr>
          </w:p>
        </w:tc>
        <w:tc>
          <w:tcPr>
            <w:tcW w:w="2015" w:type="dxa"/>
            <w:gridSpan w:val="4"/>
            <w:vAlign w:val="center"/>
          </w:tcPr>
          <w:p w14:paraId="752FD2FB" w14:textId="29128A4B" w:rsidR="001108FC" w:rsidRPr="001108FC" w:rsidRDefault="001108FC" w:rsidP="00B612AE">
            <w:pPr>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134" w:type="dxa"/>
            <w:gridSpan w:val="2"/>
            <w:vAlign w:val="center"/>
          </w:tcPr>
          <w:p w14:paraId="46BDD242" w14:textId="49413F28" w:rsidR="001108FC" w:rsidRPr="001108FC" w:rsidRDefault="001108FC" w:rsidP="00B612AE">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A5064" w:rsidRPr="0032555B" w14:paraId="0E83A1A6" w14:textId="77777777" w:rsidTr="007A5064">
        <w:trPr>
          <w:trHeight w:val="494"/>
        </w:trPr>
        <w:tc>
          <w:tcPr>
            <w:tcW w:w="531" w:type="dxa"/>
            <w:vAlign w:val="center"/>
          </w:tcPr>
          <w:p w14:paraId="2D128B4F" w14:textId="77777777" w:rsidR="007A5064" w:rsidRPr="0032555B" w:rsidRDefault="007A5064" w:rsidP="00B612AE">
            <w:pPr>
              <w:jc w:val="center"/>
              <w:rPr>
                <w:rFonts w:ascii="Times New Roman" w:hAnsi="Times New Roman" w:cs="Times New Roman"/>
                <w:sz w:val="24"/>
                <w:szCs w:val="24"/>
                <w:lang w:eastAsia="id-ID"/>
              </w:rPr>
            </w:pPr>
          </w:p>
        </w:tc>
        <w:tc>
          <w:tcPr>
            <w:tcW w:w="2411" w:type="dxa"/>
            <w:vAlign w:val="center"/>
          </w:tcPr>
          <w:p w14:paraId="3B77293F" w14:textId="77777777" w:rsidR="007A5064" w:rsidRPr="0032555B" w:rsidRDefault="007A5064" w:rsidP="00B612AE">
            <w:pPr>
              <w:jc w:val="center"/>
              <w:rPr>
                <w:rFonts w:ascii="Times New Roman" w:hAnsi="Times New Roman" w:cs="Times New Roman"/>
                <w:sz w:val="24"/>
                <w:szCs w:val="24"/>
                <w:lang w:eastAsia="id-ID"/>
              </w:rPr>
            </w:pPr>
          </w:p>
        </w:tc>
        <w:tc>
          <w:tcPr>
            <w:tcW w:w="419" w:type="dxa"/>
            <w:vAlign w:val="center"/>
          </w:tcPr>
          <w:p w14:paraId="2E58A844" w14:textId="77777777" w:rsidR="007A5064" w:rsidRPr="0032555B" w:rsidRDefault="007A5064" w:rsidP="00B612AE">
            <w:pPr>
              <w:jc w:val="center"/>
              <w:rPr>
                <w:rFonts w:ascii="Times New Roman" w:hAnsi="Times New Roman" w:cs="Times New Roman"/>
                <w:sz w:val="24"/>
                <w:szCs w:val="24"/>
                <w:lang w:eastAsia="id-ID"/>
              </w:rPr>
            </w:pPr>
            <w:bookmarkStart w:id="196" w:name="_Toc519202004"/>
            <w:bookmarkStart w:id="197" w:name="_Toc524635933"/>
            <w:bookmarkStart w:id="198" w:name="_Toc525070163"/>
            <w:bookmarkStart w:id="199" w:name="_Toc525074833"/>
            <w:r w:rsidRPr="0032555B">
              <w:rPr>
                <w:rFonts w:ascii="Times New Roman" w:hAnsi="Times New Roman" w:cs="Times New Roman"/>
                <w:sz w:val="24"/>
                <w:szCs w:val="24"/>
                <w:lang w:eastAsia="id-ID"/>
              </w:rPr>
              <w:t>I</w:t>
            </w:r>
            <w:bookmarkEnd w:id="196"/>
            <w:bookmarkEnd w:id="197"/>
            <w:bookmarkEnd w:id="198"/>
            <w:bookmarkEnd w:id="199"/>
          </w:p>
        </w:tc>
        <w:tc>
          <w:tcPr>
            <w:tcW w:w="416" w:type="dxa"/>
            <w:vAlign w:val="center"/>
          </w:tcPr>
          <w:p w14:paraId="1A3BF95E" w14:textId="77777777" w:rsidR="007A5064" w:rsidRPr="0032555B" w:rsidRDefault="007A5064" w:rsidP="00B612AE">
            <w:pPr>
              <w:jc w:val="center"/>
              <w:rPr>
                <w:rFonts w:ascii="Times New Roman" w:hAnsi="Times New Roman" w:cs="Times New Roman"/>
                <w:sz w:val="24"/>
                <w:szCs w:val="24"/>
                <w:lang w:eastAsia="id-ID"/>
              </w:rPr>
            </w:pPr>
            <w:bookmarkStart w:id="200" w:name="_Toc519202005"/>
            <w:bookmarkStart w:id="201" w:name="_Toc524635934"/>
            <w:bookmarkStart w:id="202" w:name="_Toc525070164"/>
            <w:bookmarkStart w:id="203" w:name="_Toc525074834"/>
            <w:r w:rsidRPr="0032555B">
              <w:rPr>
                <w:rFonts w:ascii="Times New Roman" w:hAnsi="Times New Roman" w:cs="Times New Roman"/>
                <w:sz w:val="24"/>
                <w:szCs w:val="24"/>
                <w:lang w:eastAsia="id-ID"/>
              </w:rPr>
              <w:t>II</w:t>
            </w:r>
            <w:bookmarkEnd w:id="200"/>
            <w:bookmarkEnd w:id="201"/>
            <w:bookmarkEnd w:id="202"/>
            <w:bookmarkEnd w:id="203"/>
          </w:p>
        </w:tc>
        <w:tc>
          <w:tcPr>
            <w:tcW w:w="507" w:type="dxa"/>
            <w:vAlign w:val="center"/>
          </w:tcPr>
          <w:p w14:paraId="09DA5BA0" w14:textId="77777777" w:rsidR="007A5064" w:rsidRPr="0032555B" w:rsidRDefault="007A5064" w:rsidP="00B612AE">
            <w:pPr>
              <w:jc w:val="center"/>
              <w:rPr>
                <w:rFonts w:ascii="Times New Roman" w:hAnsi="Times New Roman" w:cs="Times New Roman"/>
                <w:sz w:val="24"/>
                <w:szCs w:val="24"/>
                <w:lang w:eastAsia="id-ID"/>
              </w:rPr>
            </w:pPr>
            <w:bookmarkStart w:id="204" w:name="_Toc519202006"/>
            <w:bookmarkStart w:id="205" w:name="_Toc524635935"/>
            <w:bookmarkStart w:id="206" w:name="_Toc525070165"/>
            <w:bookmarkStart w:id="207" w:name="_Toc525074835"/>
            <w:r w:rsidRPr="0032555B">
              <w:rPr>
                <w:rFonts w:ascii="Times New Roman" w:hAnsi="Times New Roman" w:cs="Times New Roman"/>
                <w:sz w:val="24"/>
                <w:szCs w:val="24"/>
                <w:lang w:eastAsia="id-ID"/>
              </w:rPr>
              <w:t>III</w:t>
            </w:r>
            <w:bookmarkEnd w:id="204"/>
            <w:bookmarkEnd w:id="205"/>
            <w:bookmarkEnd w:id="206"/>
            <w:bookmarkEnd w:id="207"/>
          </w:p>
        </w:tc>
        <w:tc>
          <w:tcPr>
            <w:tcW w:w="673" w:type="dxa"/>
            <w:vAlign w:val="center"/>
          </w:tcPr>
          <w:p w14:paraId="18F9BFC0" w14:textId="77777777" w:rsidR="007A5064" w:rsidRPr="0032555B" w:rsidRDefault="007A5064" w:rsidP="00B612AE">
            <w:pPr>
              <w:jc w:val="center"/>
              <w:rPr>
                <w:rFonts w:ascii="Times New Roman" w:hAnsi="Times New Roman" w:cs="Times New Roman"/>
                <w:sz w:val="24"/>
                <w:szCs w:val="24"/>
                <w:lang w:eastAsia="id-ID"/>
              </w:rPr>
            </w:pPr>
            <w:bookmarkStart w:id="208" w:name="_Toc519202007"/>
            <w:bookmarkStart w:id="209" w:name="_Toc524635936"/>
            <w:bookmarkStart w:id="210" w:name="_Toc525070166"/>
            <w:bookmarkStart w:id="211" w:name="_Toc525074836"/>
            <w:r w:rsidRPr="0032555B">
              <w:rPr>
                <w:rFonts w:ascii="Times New Roman" w:hAnsi="Times New Roman" w:cs="Times New Roman"/>
                <w:sz w:val="24"/>
                <w:szCs w:val="24"/>
                <w:lang w:eastAsia="id-ID"/>
              </w:rPr>
              <w:t>IV</w:t>
            </w:r>
            <w:bookmarkEnd w:id="208"/>
            <w:bookmarkEnd w:id="209"/>
            <w:bookmarkEnd w:id="210"/>
            <w:bookmarkEnd w:id="211"/>
          </w:p>
        </w:tc>
        <w:tc>
          <w:tcPr>
            <w:tcW w:w="567" w:type="dxa"/>
            <w:vAlign w:val="center"/>
          </w:tcPr>
          <w:p w14:paraId="403DEC30" w14:textId="77777777" w:rsidR="007A5064" w:rsidRPr="0032555B" w:rsidRDefault="007A5064" w:rsidP="00B612AE">
            <w:pPr>
              <w:jc w:val="center"/>
              <w:rPr>
                <w:rFonts w:ascii="Times New Roman" w:hAnsi="Times New Roman" w:cs="Times New Roman"/>
                <w:sz w:val="24"/>
                <w:szCs w:val="24"/>
                <w:lang w:eastAsia="id-ID"/>
              </w:rPr>
            </w:pPr>
            <w:bookmarkStart w:id="212" w:name="_Toc519202008"/>
            <w:bookmarkStart w:id="213" w:name="_Toc524635937"/>
            <w:bookmarkStart w:id="214" w:name="_Toc525070167"/>
            <w:bookmarkStart w:id="215" w:name="_Toc525074837"/>
            <w:r w:rsidRPr="0032555B">
              <w:rPr>
                <w:rFonts w:ascii="Times New Roman" w:hAnsi="Times New Roman" w:cs="Times New Roman"/>
                <w:sz w:val="24"/>
                <w:szCs w:val="24"/>
                <w:lang w:eastAsia="id-ID"/>
              </w:rPr>
              <w:t>I</w:t>
            </w:r>
            <w:bookmarkEnd w:id="212"/>
            <w:bookmarkEnd w:id="213"/>
            <w:bookmarkEnd w:id="214"/>
            <w:bookmarkEnd w:id="215"/>
          </w:p>
        </w:tc>
        <w:tc>
          <w:tcPr>
            <w:tcW w:w="567" w:type="dxa"/>
            <w:vAlign w:val="center"/>
          </w:tcPr>
          <w:p w14:paraId="229AB333" w14:textId="77777777" w:rsidR="007A5064" w:rsidRPr="0032555B" w:rsidRDefault="007A5064" w:rsidP="00B612AE">
            <w:pPr>
              <w:jc w:val="center"/>
              <w:rPr>
                <w:rFonts w:ascii="Times New Roman" w:hAnsi="Times New Roman" w:cs="Times New Roman"/>
                <w:sz w:val="24"/>
                <w:szCs w:val="24"/>
                <w:lang w:eastAsia="id-ID"/>
              </w:rPr>
            </w:pPr>
            <w:bookmarkStart w:id="216" w:name="_Toc519202009"/>
            <w:bookmarkStart w:id="217" w:name="_Toc524635938"/>
            <w:bookmarkStart w:id="218" w:name="_Toc525070168"/>
            <w:bookmarkStart w:id="219" w:name="_Toc525074838"/>
            <w:r w:rsidRPr="0032555B">
              <w:rPr>
                <w:rFonts w:ascii="Times New Roman" w:hAnsi="Times New Roman" w:cs="Times New Roman"/>
                <w:sz w:val="24"/>
                <w:szCs w:val="24"/>
                <w:lang w:eastAsia="id-ID"/>
              </w:rPr>
              <w:t>II</w:t>
            </w:r>
            <w:bookmarkEnd w:id="216"/>
            <w:bookmarkEnd w:id="217"/>
            <w:bookmarkEnd w:id="218"/>
            <w:bookmarkEnd w:id="219"/>
          </w:p>
        </w:tc>
      </w:tr>
      <w:tr w:rsidR="007A5064" w:rsidRPr="0032555B" w14:paraId="1D1346B2" w14:textId="77777777" w:rsidTr="007A5064">
        <w:trPr>
          <w:trHeight w:val="452"/>
        </w:trPr>
        <w:tc>
          <w:tcPr>
            <w:tcW w:w="531" w:type="dxa"/>
            <w:vAlign w:val="center"/>
          </w:tcPr>
          <w:p w14:paraId="6ADD19C5"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411" w:type="dxa"/>
            <w:vAlign w:val="center"/>
          </w:tcPr>
          <w:p w14:paraId="3F328AC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19" w:type="dxa"/>
            <w:shd w:val="clear" w:color="auto" w:fill="00B0F0"/>
            <w:vAlign w:val="center"/>
          </w:tcPr>
          <w:p w14:paraId="0581420B"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F0"/>
            <w:vAlign w:val="center"/>
          </w:tcPr>
          <w:p w14:paraId="4ACF5B57" w14:textId="77777777" w:rsidR="007A5064" w:rsidRPr="0032555B" w:rsidRDefault="007A5064" w:rsidP="00B612AE">
            <w:pPr>
              <w:jc w:val="center"/>
              <w:rPr>
                <w:rFonts w:ascii="Times New Roman" w:hAnsi="Times New Roman" w:cs="Times New Roman"/>
                <w:sz w:val="24"/>
                <w:szCs w:val="24"/>
                <w:lang w:eastAsia="id-ID"/>
              </w:rPr>
            </w:pPr>
          </w:p>
        </w:tc>
        <w:tc>
          <w:tcPr>
            <w:tcW w:w="507" w:type="dxa"/>
            <w:vAlign w:val="center"/>
          </w:tcPr>
          <w:p w14:paraId="0FEFED0E"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0265DA67"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8784A4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9C5793B"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6FA54C29" w14:textId="77777777" w:rsidTr="00AD62D5">
        <w:trPr>
          <w:trHeight w:val="494"/>
        </w:trPr>
        <w:tc>
          <w:tcPr>
            <w:tcW w:w="531" w:type="dxa"/>
            <w:vAlign w:val="center"/>
          </w:tcPr>
          <w:p w14:paraId="078BCA8C"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411" w:type="dxa"/>
            <w:vAlign w:val="center"/>
          </w:tcPr>
          <w:p w14:paraId="18E612F6"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19" w:type="dxa"/>
            <w:shd w:val="clear" w:color="auto" w:fill="auto"/>
            <w:vAlign w:val="center"/>
          </w:tcPr>
          <w:p w14:paraId="01BFB461"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50"/>
            <w:vAlign w:val="center"/>
          </w:tcPr>
          <w:p w14:paraId="3277B0D3"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00B050"/>
            <w:vAlign w:val="center"/>
          </w:tcPr>
          <w:p w14:paraId="34C7625A"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6014DD0D"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B712B1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F8E01DE"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2C16F2A6" w14:textId="77777777" w:rsidTr="007A5064">
        <w:trPr>
          <w:trHeight w:val="905"/>
        </w:trPr>
        <w:tc>
          <w:tcPr>
            <w:tcW w:w="531" w:type="dxa"/>
            <w:vAlign w:val="center"/>
          </w:tcPr>
          <w:p w14:paraId="3367AD9E"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411" w:type="dxa"/>
            <w:vAlign w:val="center"/>
          </w:tcPr>
          <w:p w14:paraId="2B7C4F75"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19" w:type="dxa"/>
            <w:vAlign w:val="center"/>
          </w:tcPr>
          <w:p w14:paraId="264B9760" w14:textId="77777777" w:rsidR="007A5064" w:rsidRPr="0032555B" w:rsidRDefault="007A5064" w:rsidP="00B612AE">
            <w:pPr>
              <w:jc w:val="center"/>
              <w:rPr>
                <w:rFonts w:ascii="Times New Roman" w:hAnsi="Times New Roman" w:cs="Times New Roman"/>
                <w:sz w:val="24"/>
                <w:szCs w:val="24"/>
                <w:lang w:eastAsia="id-ID"/>
              </w:rPr>
            </w:pPr>
          </w:p>
        </w:tc>
        <w:tc>
          <w:tcPr>
            <w:tcW w:w="416" w:type="dxa"/>
            <w:vAlign w:val="center"/>
          </w:tcPr>
          <w:p w14:paraId="3CFAF8D8"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FFC000"/>
            <w:vAlign w:val="center"/>
          </w:tcPr>
          <w:p w14:paraId="03294E70"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FFC000"/>
            <w:vAlign w:val="center"/>
          </w:tcPr>
          <w:p w14:paraId="62B2DB9A"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029F96A4"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3F62C714"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341719E7" w14:textId="77777777" w:rsidTr="00AD62D5">
        <w:trPr>
          <w:trHeight w:val="494"/>
        </w:trPr>
        <w:tc>
          <w:tcPr>
            <w:tcW w:w="531" w:type="dxa"/>
            <w:vAlign w:val="center"/>
          </w:tcPr>
          <w:p w14:paraId="076784AD"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411" w:type="dxa"/>
            <w:vAlign w:val="center"/>
          </w:tcPr>
          <w:p w14:paraId="2959A76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19" w:type="dxa"/>
            <w:shd w:val="clear" w:color="auto" w:fill="C00000"/>
            <w:vAlign w:val="center"/>
          </w:tcPr>
          <w:p w14:paraId="0E3ADCEE"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C00000"/>
            <w:vAlign w:val="center"/>
          </w:tcPr>
          <w:p w14:paraId="033A528F"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C00000"/>
            <w:vAlign w:val="center"/>
          </w:tcPr>
          <w:p w14:paraId="6F7DDEFC"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C00000"/>
            <w:vAlign w:val="center"/>
          </w:tcPr>
          <w:p w14:paraId="4AE05BBD"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1C2C4BB0"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6A60533C" w14:textId="77777777" w:rsidR="007A5064" w:rsidRPr="0032555B" w:rsidRDefault="007A5064" w:rsidP="00B612AE">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20" w:name="_Toc11637794"/>
      <w:bookmarkStart w:id="221" w:name="_Toc13164821"/>
      <w:r w:rsidRPr="0032555B">
        <w:rPr>
          <w:rFonts w:cs="Times New Roman"/>
          <w:lang w:val="id-ID"/>
        </w:rPr>
        <w:t>LANDASAN TEORI</w:t>
      </w:r>
      <w:bookmarkEnd w:id="220"/>
      <w:bookmarkEnd w:id="221"/>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22" w:name="_Toc513120408"/>
      <w:bookmarkStart w:id="223" w:name="_Toc513174178"/>
      <w:bookmarkStart w:id="224" w:name="_Toc513174308"/>
      <w:bookmarkStart w:id="225" w:name="_Toc513439535"/>
      <w:bookmarkStart w:id="226" w:name="_Toc513441470"/>
      <w:bookmarkStart w:id="227" w:name="_Toc516135869"/>
      <w:bookmarkStart w:id="228" w:name="_Toc516136002"/>
      <w:bookmarkStart w:id="229" w:name="_Toc517463340"/>
      <w:bookmarkStart w:id="230" w:name="_Toc517463471"/>
      <w:bookmarkStart w:id="231" w:name="_Toc517475829"/>
      <w:bookmarkStart w:id="232" w:name="_Toc517475960"/>
      <w:bookmarkStart w:id="233" w:name="_Toc11615975"/>
      <w:bookmarkStart w:id="234" w:name="_Toc11616137"/>
      <w:bookmarkStart w:id="235" w:name="_Toc11637795"/>
      <w:bookmarkStart w:id="236" w:name="_Toc11640263"/>
      <w:bookmarkStart w:id="237" w:name="_Toc12749169"/>
      <w:bookmarkStart w:id="238" w:name="_Toc13096783"/>
      <w:bookmarkStart w:id="239" w:name="_Toc13154382"/>
      <w:bookmarkStart w:id="240" w:name="_Toc13164056"/>
      <w:bookmarkStart w:id="241" w:name="_Toc13164214"/>
      <w:bookmarkStart w:id="242" w:name="_Toc13164822"/>
      <w:bookmarkStart w:id="243" w:name="_Toc511629663"/>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44" w:name="_Toc513120409"/>
      <w:bookmarkStart w:id="245" w:name="_Toc513174179"/>
      <w:bookmarkStart w:id="246" w:name="_Toc513174309"/>
      <w:bookmarkStart w:id="247" w:name="_Toc513439536"/>
      <w:bookmarkStart w:id="248" w:name="_Toc513441471"/>
      <w:bookmarkStart w:id="249" w:name="_Toc516135870"/>
      <w:bookmarkStart w:id="250" w:name="_Toc516136003"/>
      <w:bookmarkStart w:id="251" w:name="_Toc517463341"/>
      <w:bookmarkStart w:id="252" w:name="_Toc517463472"/>
      <w:bookmarkStart w:id="253" w:name="_Toc517475830"/>
      <w:bookmarkStart w:id="254" w:name="_Toc517475961"/>
      <w:bookmarkStart w:id="255" w:name="_Toc11615976"/>
      <w:bookmarkStart w:id="256" w:name="_Toc11616138"/>
      <w:bookmarkStart w:id="257" w:name="_Toc11637796"/>
      <w:bookmarkStart w:id="258" w:name="_Toc11640264"/>
      <w:bookmarkStart w:id="259" w:name="_Toc12749170"/>
      <w:bookmarkStart w:id="260" w:name="_Toc13096784"/>
      <w:bookmarkStart w:id="261" w:name="_Toc13154383"/>
      <w:bookmarkStart w:id="262" w:name="_Toc13164057"/>
      <w:bookmarkStart w:id="263" w:name="_Toc13164215"/>
      <w:bookmarkStart w:id="264" w:name="_Toc1316482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5" w:name="_Toc513120410"/>
      <w:bookmarkStart w:id="266" w:name="_Toc513174180"/>
      <w:bookmarkStart w:id="267" w:name="_Toc513174310"/>
      <w:bookmarkStart w:id="268" w:name="_Toc513439537"/>
      <w:bookmarkStart w:id="269" w:name="_Toc513441472"/>
      <w:bookmarkStart w:id="270" w:name="_Toc516135871"/>
      <w:bookmarkStart w:id="271" w:name="_Toc516136004"/>
      <w:bookmarkStart w:id="272" w:name="_Toc517463342"/>
      <w:bookmarkStart w:id="273" w:name="_Toc517463473"/>
      <w:bookmarkStart w:id="274" w:name="_Toc517475831"/>
      <w:bookmarkStart w:id="275" w:name="_Toc517475962"/>
      <w:bookmarkStart w:id="276" w:name="_Toc11615977"/>
      <w:bookmarkStart w:id="277" w:name="_Toc11616139"/>
      <w:bookmarkStart w:id="278" w:name="_Toc11637797"/>
      <w:bookmarkStart w:id="279" w:name="_Toc11640265"/>
      <w:bookmarkStart w:id="280" w:name="_Toc12749171"/>
      <w:bookmarkStart w:id="281" w:name="_Toc13096785"/>
      <w:bookmarkStart w:id="282" w:name="_Toc13154384"/>
      <w:bookmarkStart w:id="283" w:name="_Toc13164058"/>
      <w:bookmarkStart w:id="284" w:name="_Toc13164216"/>
      <w:bookmarkStart w:id="285" w:name="_Toc1316482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86" w:name="_Toc513120411"/>
      <w:bookmarkStart w:id="287" w:name="_Toc513174181"/>
      <w:bookmarkStart w:id="288" w:name="_Toc513174311"/>
      <w:bookmarkStart w:id="289" w:name="_Toc513439538"/>
      <w:bookmarkStart w:id="290" w:name="_Toc513441473"/>
      <w:bookmarkStart w:id="291" w:name="_Toc516135872"/>
      <w:bookmarkStart w:id="292" w:name="_Toc516136005"/>
      <w:bookmarkStart w:id="293" w:name="_Toc517463343"/>
      <w:bookmarkStart w:id="294" w:name="_Toc517463474"/>
      <w:bookmarkStart w:id="295" w:name="_Toc517475832"/>
      <w:bookmarkStart w:id="296" w:name="_Toc517475963"/>
      <w:bookmarkStart w:id="297" w:name="_Toc11615978"/>
      <w:bookmarkStart w:id="298" w:name="_Toc11616140"/>
      <w:bookmarkStart w:id="299" w:name="_Toc11637798"/>
      <w:bookmarkStart w:id="300" w:name="_Toc11640266"/>
      <w:bookmarkStart w:id="301" w:name="_Toc12749172"/>
      <w:bookmarkStart w:id="302" w:name="_Toc13096786"/>
      <w:bookmarkStart w:id="303" w:name="_Toc13154385"/>
      <w:bookmarkStart w:id="304" w:name="_Toc13164059"/>
      <w:bookmarkStart w:id="305" w:name="_Toc13164217"/>
      <w:bookmarkStart w:id="306" w:name="_Toc1316482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0BE2D876" w14:textId="3A8088A8" w:rsidR="006D1B78" w:rsidRDefault="006D1B78" w:rsidP="006D7065">
      <w:pPr>
        <w:pStyle w:val="Heading2"/>
        <w:numPr>
          <w:ilvl w:val="1"/>
          <w:numId w:val="15"/>
        </w:numPr>
        <w:spacing w:before="0" w:line="360" w:lineRule="auto"/>
        <w:jc w:val="both"/>
        <w:rPr>
          <w:rFonts w:cs="Times New Roman"/>
        </w:rPr>
      </w:pPr>
      <w:bookmarkStart w:id="307" w:name="_Toc11637799"/>
      <w:bookmarkStart w:id="308" w:name="_Toc13164826"/>
      <w:r w:rsidRPr="0032555B">
        <w:rPr>
          <w:rFonts w:cs="Times New Roman"/>
        </w:rPr>
        <w:t>Pengertian Sistem</w:t>
      </w:r>
      <w:bookmarkEnd w:id="243"/>
      <w:bookmarkEnd w:id="307"/>
      <w:bookmarkEnd w:id="308"/>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FB427B">
        <w:rPr>
          <w:rFonts w:ascii="Times New Roman" w:hAnsi="Times New Roman" w:cs="Times New Roman"/>
          <w:sz w:val="24"/>
          <w:szCs w:val="24"/>
          <w:lang w:val="en-US"/>
        </w:rPr>
        <w:t xml:space="preserve">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33E1B1C6" w:rsidR="009B74B2" w:rsidRPr="00C151C1" w:rsidRDefault="00172B5E" w:rsidP="0022069D">
      <w:pPr>
        <w:pStyle w:val="ListParagraph"/>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elemen-elemen</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0022069D">
        <w:rPr>
          <w:rFonts w:ascii="Times New Roman" w:hAnsi="Times New Roman" w:cs="Times New Roman"/>
          <w:sz w:val="24"/>
          <w:szCs w:val="24"/>
          <w:lang w:val="en-US"/>
        </w:rPr>
        <w:t>terintegrasi</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atau</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09" w:name="_Toc11637800"/>
      <w:bookmarkStart w:id="310" w:name="_Toc13164827"/>
      <w:r w:rsidRPr="0032555B">
        <w:rPr>
          <w:rFonts w:cs="Times New Roman"/>
        </w:rPr>
        <w:t>Pengertian Informasi</w:t>
      </w:r>
      <w:bookmarkEnd w:id="309"/>
      <w:bookmarkEnd w:id="310"/>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11" w:name="_Toc511629665"/>
      <w:bookmarkStart w:id="312" w:name="_Toc11637801"/>
      <w:bookmarkStart w:id="313" w:name="_Toc13164828"/>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Informasi</w:t>
      </w:r>
      <w:proofErr w:type="spellEnd"/>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kumpulan</w:t>
      </w:r>
      <w:proofErr w:type="spellEnd"/>
      <w:r w:rsidR="00844227">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demikian</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rupa</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hingga</w:t>
      </w:r>
      <w:proofErr w:type="spellEnd"/>
      <w:r w:rsidR="00844227">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1A1EEFCD" w14:textId="77777777" w:rsidR="00172B5E" w:rsidRPr="00C151C1" w:rsidRDefault="00172B5E" w:rsidP="001B0617">
      <w:pPr>
        <w:spacing w:line="360" w:lineRule="auto"/>
        <w:ind w:left="851"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MACHMUD, 2013)</w:t>
      </w:r>
    </w:p>
    <w:p w14:paraId="3A396311" w14:textId="10DCBD44"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Pengertian Sistem Informasi</w:t>
      </w:r>
      <w:bookmarkEnd w:id="311"/>
      <w:bookmarkEnd w:id="312"/>
      <w:bookmarkEnd w:id="313"/>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14" w:name="_Toc511629666"/>
      <w:bookmarkStart w:id="315" w:name="_Toc11637802"/>
      <w:bookmarkStart w:id="316" w:name="_Toc13164829"/>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ukti,dkk</w:t>
      </w:r>
      <w:proofErr w:type="spell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5D13796" w14:textId="6DAC1332" w:rsidR="00172B5E" w:rsidRPr="001B0617"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lastRenderedPageBreak/>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2317758F" w14:textId="163D7C9E"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Komponen Sistem Informasi</w:t>
      </w:r>
      <w:bookmarkEnd w:id="314"/>
      <w:bookmarkEnd w:id="315"/>
      <w:bookmarkEnd w:id="316"/>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1FC5284" w14:textId="3E1E3B2E"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Actuating).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san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ganisasi</w:t>
      </w:r>
      <w:proofErr w:type="spellEnd"/>
      <w:r w:rsidRPr="000279F9">
        <w:rPr>
          <w:rFonts w:ascii="Times New Roman" w:hAnsi="Times New Roman" w:cs="Times New Roman"/>
          <w:sz w:val="24"/>
          <w:szCs w:val="24"/>
          <w:lang w:val="en-US"/>
        </w:rPr>
        <w:t xml:space="preserve"> </w:t>
      </w:r>
    </w:p>
    <w:p w14:paraId="37F66799" w14:textId="77777777" w:rsidR="00172B5E" w:rsidRPr="000279F9" w:rsidRDefault="00172B5E" w:rsidP="000279F9">
      <w:pPr>
        <w:spacing w:line="360" w:lineRule="auto"/>
        <w:ind w:left="851"/>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para </w:t>
      </w:r>
      <w:proofErr w:type="spellStart"/>
      <w:r w:rsidRPr="000279F9">
        <w:rPr>
          <w:rFonts w:ascii="Times New Roman" w:hAnsi="Times New Roman" w:cs="Times New Roman"/>
          <w:sz w:val="24"/>
          <w:szCs w:val="24"/>
          <w:lang w:val="en-US"/>
        </w:rPr>
        <w:t>manaje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ru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wahanya</w:t>
      </w:r>
      <w:proofErr w:type="spellEnd"/>
      <w:r w:rsidRPr="000279F9">
        <w:rPr>
          <w:rFonts w:ascii="Times New Roman" w:hAnsi="Times New Roman" w:cs="Times New Roman"/>
          <w:sz w:val="24"/>
          <w:szCs w:val="24"/>
          <w:lang w:val="en-US"/>
        </w:rPr>
        <w:t xml:space="preserve"> (para </w:t>
      </w:r>
      <w:proofErr w:type="spellStart"/>
      <w:r w:rsidRPr="000279F9">
        <w:rPr>
          <w:rFonts w:ascii="Times New Roman" w:hAnsi="Times New Roman" w:cs="Times New Roman"/>
          <w:sz w:val="24"/>
          <w:szCs w:val="24"/>
          <w:lang w:val="en-US"/>
        </w:rPr>
        <w:t>karyawan</w:t>
      </w:r>
      <w:proofErr w:type="spellEnd"/>
      <w:r w:rsidRPr="000279F9">
        <w:rPr>
          <w:rFonts w:ascii="Times New Roman" w:hAnsi="Times New Roman" w:cs="Times New Roman"/>
          <w:sz w:val="24"/>
          <w:szCs w:val="24"/>
          <w:lang w:val="en-US"/>
        </w:rPr>
        <w:t xml:space="preserve">). </w:t>
      </w:r>
    </w:p>
    <w:p w14:paraId="1E09F2E3" w14:textId="4A80FFD2" w:rsidR="00172B5E" w:rsidRPr="000279F9" w:rsidRDefault="00172B5E" w:rsidP="00B85991">
      <w:pPr>
        <w:pStyle w:val="ListParagraph"/>
        <w:numPr>
          <w:ilvl w:val="3"/>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17" w:name="_Toc511629667"/>
      <w:bookmarkStart w:id="318" w:name="_Toc11637807"/>
      <w:bookmarkStart w:id="319"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w:t>
      </w:r>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golongan</w:t>
      </w:r>
      <w:proofErr w:type="spellEnd"/>
      <w:r>
        <w:rPr>
          <w:rFonts w:cs="Times New Roman"/>
          <w:lang w:val="en-US"/>
        </w:rPr>
        <w:t xml:space="preserve"> Surat</w:t>
      </w:r>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yani,dkk</w:t>
      </w:r>
      <w:proofErr w:type="spell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1E2E679" w14:textId="4ACDD37C" w:rsidR="001479B0" w:rsidRP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l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tap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yelesa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dw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w:t>
      </w:r>
    </w:p>
    <w:p w14:paraId="1BE74038" w14:textId="70ACBB89"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proofErr w:type="spellEnd"/>
    </w:p>
    <w:p w14:paraId="692893F1" w14:textId="2A861867" w:rsidR="00B612AE" w:rsidRPr="00FD1F87" w:rsidRDefault="00B612AE" w:rsidP="00FD1F87">
      <w:pPr>
        <w:spacing w:line="360" w:lineRule="auto"/>
        <w:ind w:left="851" w:firstLine="589"/>
        <w:jc w:val="both"/>
        <w:rPr>
          <w:rFonts w:ascii="Times New Roman" w:hAnsi="Times New Roman" w:cs="Times New Roman"/>
          <w:sz w:val="24"/>
          <w:szCs w:val="24"/>
          <w:lang w:val="en-US"/>
        </w:rPr>
      </w:pPr>
      <w:proofErr w:type="spellStart"/>
      <w:r w:rsidRPr="00FD1F87">
        <w:rPr>
          <w:rFonts w:ascii="Times New Roman" w:hAnsi="Times New Roman" w:cs="Times New Roman"/>
          <w:sz w:val="24"/>
          <w:szCs w:val="24"/>
          <w:lang w:val="en-US"/>
        </w:rPr>
        <w:t>yai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 xml:space="preserve"> yang </w:t>
      </w:r>
      <w:proofErr w:type="spellStart"/>
      <w:r w:rsidRPr="00FD1F87">
        <w:rPr>
          <w:rFonts w:ascii="Times New Roman" w:hAnsi="Times New Roman" w:cs="Times New Roman"/>
          <w:sz w:val="24"/>
          <w:szCs w:val="24"/>
          <w:lang w:val="en-US"/>
        </w:rPr>
        <w:t>isiny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memerintahkan</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a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hal</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untuk</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dilaksanakan</w:t>
      </w:r>
      <w:proofErr w:type="spellEnd"/>
      <w:r w:rsidRPr="00FD1F87">
        <w:rPr>
          <w:rFonts w:ascii="Times New Roman" w:hAnsi="Times New Roman" w:cs="Times New Roman"/>
          <w:sz w:val="24"/>
          <w:szCs w:val="24"/>
          <w:lang w:val="en-US"/>
        </w:rPr>
        <w:t xml:space="preserve"> oleh </w:t>
      </w:r>
      <w:proofErr w:type="spellStart"/>
      <w:r w:rsidRPr="00FD1F87">
        <w:rPr>
          <w:rFonts w:ascii="Times New Roman" w:hAnsi="Times New Roman" w:cs="Times New Roman"/>
          <w:sz w:val="24"/>
          <w:szCs w:val="24"/>
          <w:lang w:val="en-US"/>
        </w:rPr>
        <w:t>penerim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yani,dkk</w:t>
      </w:r>
      <w:proofErr w:type="spellEnd"/>
      <w:r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w:t>
      </w:r>
      <w:r w:rsidRPr="00FD1F87">
        <w:rPr>
          <w:rFonts w:ascii="Times New Roman" w:hAnsi="Times New Roman" w:cs="Times New Roman"/>
          <w:sz w:val="24"/>
          <w:szCs w:val="24"/>
          <w:shd w:val="clear" w:color="auto" w:fill="FFFFFF"/>
        </w:rPr>
        <w:lastRenderedPageBreak/>
        <w:t>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6D7065">
      <w:pPr>
        <w:pStyle w:val="Heading2"/>
        <w:numPr>
          <w:ilvl w:val="1"/>
          <w:numId w:val="15"/>
        </w:numPr>
        <w:spacing w:before="0" w:line="360" w:lineRule="auto"/>
        <w:jc w:val="both"/>
        <w:rPr>
          <w:rFonts w:cs="Times New Roman"/>
        </w:rPr>
      </w:pPr>
      <w:r w:rsidRPr="0032555B">
        <w:rPr>
          <w:rFonts w:cs="Times New Roman"/>
        </w:rPr>
        <w:t>Perangkat Analisa Sistem</w:t>
      </w:r>
      <w:bookmarkEnd w:id="317"/>
      <w:bookmarkEnd w:id="318"/>
      <w:bookmarkEnd w:id="319"/>
    </w:p>
    <w:p w14:paraId="55C9D8E0" w14:textId="77777777" w:rsidR="00B51988" w:rsidRPr="0032555B" w:rsidRDefault="00B51988" w:rsidP="00B51988">
      <w:pPr>
        <w:spacing w:after="0" w:line="360" w:lineRule="auto"/>
        <w:ind w:left="576"/>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D7065">
      <w:pPr>
        <w:pStyle w:val="Heading3"/>
        <w:numPr>
          <w:ilvl w:val="2"/>
          <w:numId w:val="15"/>
        </w:numPr>
        <w:spacing w:before="0" w:line="360" w:lineRule="auto"/>
        <w:jc w:val="both"/>
        <w:rPr>
          <w:rFonts w:cs="Times New Roman"/>
          <w:i/>
        </w:rPr>
      </w:pPr>
      <w:bookmarkStart w:id="320" w:name="_Toc511629669"/>
      <w:bookmarkStart w:id="321" w:name="_Toc11637808"/>
      <w:bookmarkStart w:id="322" w:name="_Toc13164835"/>
      <w:r w:rsidRPr="0032555B">
        <w:rPr>
          <w:rFonts w:cs="Times New Roman"/>
          <w:i/>
        </w:rPr>
        <w:t>Use Case Diagram</w:t>
      </w:r>
      <w:bookmarkEnd w:id="320"/>
      <w:bookmarkEnd w:id="321"/>
      <w:bookmarkEnd w:id="322"/>
    </w:p>
    <w:p w14:paraId="67C65B24" w14:textId="77777777" w:rsidR="00B51988" w:rsidRPr="001C0F53" w:rsidRDefault="00B51988" w:rsidP="00B51988">
      <w:pPr>
        <w:spacing w:after="0" w:line="360" w:lineRule="auto"/>
        <w:ind w:right="12" w:firstLine="720"/>
        <w:jc w:val="both"/>
        <w:rPr>
          <w:rFonts w:ascii="Times New Roman" w:hAnsi="Times New Roman" w:cs="Times New Roman"/>
          <w:sz w:val="24"/>
          <w:szCs w:val="24"/>
        </w:rPr>
      </w:pPr>
      <w:bookmarkStart w:id="32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D7065">
      <w:pPr>
        <w:pStyle w:val="Heading3"/>
        <w:numPr>
          <w:ilvl w:val="2"/>
          <w:numId w:val="15"/>
        </w:numPr>
        <w:spacing w:before="0" w:line="360" w:lineRule="auto"/>
        <w:jc w:val="both"/>
        <w:rPr>
          <w:rFonts w:cs="Times New Roman"/>
          <w:i/>
        </w:rPr>
      </w:pPr>
      <w:bookmarkStart w:id="324" w:name="_Toc11637809"/>
      <w:bookmarkStart w:id="325" w:name="_Toc13164836"/>
      <w:r w:rsidRPr="0032555B">
        <w:rPr>
          <w:rFonts w:cs="Times New Roman"/>
          <w:i/>
        </w:rPr>
        <w:t>Class Diagram</w:t>
      </w:r>
      <w:bookmarkEnd w:id="323"/>
      <w:bookmarkEnd w:id="324"/>
      <w:bookmarkEnd w:id="325"/>
    </w:p>
    <w:p w14:paraId="796685B8"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D7065">
      <w:pPr>
        <w:pStyle w:val="Heading3"/>
        <w:numPr>
          <w:ilvl w:val="2"/>
          <w:numId w:val="15"/>
        </w:numPr>
        <w:spacing w:before="0" w:line="360" w:lineRule="auto"/>
        <w:jc w:val="both"/>
        <w:rPr>
          <w:rFonts w:cs="Times New Roman"/>
          <w:i/>
        </w:rPr>
      </w:pPr>
      <w:bookmarkStart w:id="326" w:name="_Toc511629671"/>
      <w:bookmarkStart w:id="327" w:name="_Toc11637810"/>
      <w:bookmarkStart w:id="328" w:name="_Toc13164837"/>
      <w:r w:rsidRPr="0032555B">
        <w:rPr>
          <w:rFonts w:cs="Times New Roman"/>
          <w:i/>
        </w:rPr>
        <w:t>Sequence Diagram</w:t>
      </w:r>
      <w:bookmarkEnd w:id="326"/>
      <w:bookmarkEnd w:id="327"/>
      <w:bookmarkEnd w:id="328"/>
    </w:p>
    <w:p w14:paraId="3836F599"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w:t>
      </w:r>
      <w:r w:rsidRPr="0032555B">
        <w:rPr>
          <w:rFonts w:ascii="Times New Roman" w:eastAsia="Times New Roman" w:hAnsi="Times New Roman" w:cs="Times New Roman"/>
          <w:color w:val="00000A"/>
          <w:sz w:val="24"/>
        </w:rPr>
        <w:lastRenderedPageBreak/>
        <w:t>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D7065">
      <w:pPr>
        <w:pStyle w:val="Heading3"/>
        <w:numPr>
          <w:ilvl w:val="2"/>
          <w:numId w:val="15"/>
        </w:numPr>
        <w:spacing w:before="0" w:line="360" w:lineRule="auto"/>
        <w:jc w:val="both"/>
        <w:rPr>
          <w:rFonts w:cs="Times New Roman"/>
          <w:i/>
        </w:rPr>
      </w:pPr>
      <w:bookmarkStart w:id="329" w:name="_Toc11637811"/>
      <w:bookmarkStart w:id="330" w:name="_Toc13164838"/>
      <w:r w:rsidRPr="0032555B">
        <w:rPr>
          <w:rFonts w:cs="Times New Roman"/>
          <w:i/>
        </w:rPr>
        <w:t>Deployment Diagram</w:t>
      </w:r>
      <w:bookmarkEnd w:id="329"/>
      <w:bookmarkEnd w:id="330"/>
    </w:p>
    <w:p w14:paraId="44FBC7F2" w14:textId="77777777" w:rsidR="00B51988" w:rsidRPr="0032555B" w:rsidRDefault="00B51988" w:rsidP="00B51988">
      <w:pPr>
        <w:pStyle w:val="ListParagraph"/>
        <w:spacing w:after="0" w:line="360" w:lineRule="auto"/>
        <w:ind w:left="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D7065">
      <w:pPr>
        <w:pStyle w:val="Heading2"/>
        <w:numPr>
          <w:ilvl w:val="1"/>
          <w:numId w:val="15"/>
        </w:numPr>
        <w:spacing w:before="0" w:line="360" w:lineRule="auto"/>
        <w:jc w:val="both"/>
        <w:rPr>
          <w:rFonts w:cs="Times New Roman"/>
          <w:i/>
        </w:rPr>
      </w:pPr>
      <w:bookmarkStart w:id="331" w:name="_Toc511629675"/>
      <w:bookmarkStart w:id="332" w:name="_Toc11637812"/>
      <w:bookmarkStart w:id="333" w:name="_Toc13164839"/>
      <w:r w:rsidRPr="0032555B">
        <w:rPr>
          <w:rFonts w:cs="Times New Roman"/>
          <w:i/>
        </w:rPr>
        <w:t>MySQL</w:t>
      </w:r>
      <w:bookmarkEnd w:id="331"/>
      <w:bookmarkEnd w:id="332"/>
      <w:bookmarkEnd w:id="333"/>
    </w:p>
    <w:p w14:paraId="4996550C" w14:textId="77777777" w:rsidR="00B51988" w:rsidRPr="0032555B" w:rsidRDefault="00B51988" w:rsidP="00B51988">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D7065">
      <w:pPr>
        <w:pStyle w:val="Heading2"/>
        <w:numPr>
          <w:ilvl w:val="1"/>
          <w:numId w:val="15"/>
        </w:numPr>
        <w:spacing w:before="0" w:line="360" w:lineRule="auto"/>
        <w:jc w:val="both"/>
        <w:rPr>
          <w:rFonts w:cs="Times New Roman"/>
        </w:rPr>
      </w:pPr>
      <w:bookmarkStart w:id="334" w:name="_Toc511629676"/>
      <w:bookmarkStart w:id="335" w:name="_Toc11637813"/>
      <w:bookmarkStart w:id="336" w:name="_Toc13164840"/>
      <w:r w:rsidRPr="0032555B">
        <w:rPr>
          <w:rFonts w:cs="Times New Roman"/>
          <w:i/>
        </w:rPr>
        <w:t xml:space="preserve">Hypertext Markup Language </w:t>
      </w:r>
      <w:r w:rsidRPr="0032555B">
        <w:rPr>
          <w:rFonts w:cs="Times New Roman"/>
        </w:rPr>
        <w:t>(HTML)</w:t>
      </w:r>
      <w:bookmarkEnd w:id="334"/>
      <w:bookmarkEnd w:id="335"/>
      <w:bookmarkEnd w:id="336"/>
    </w:p>
    <w:p w14:paraId="48E61771" w14:textId="77777777" w:rsidR="00B51988" w:rsidRPr="0032555B" w:rsidRDefault="00B51988" w:rsidP="00B51988">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D7065">
      <w:pPr>
        <w:pStyle w:val="Heading2"/>
        <w:numPr>
          <w:ilvl w:val="1"/>
          <w:numId w:val="15"/>
        </w:numPr>
        <w:spacing w:before="0" w:line="360" w:lineRule="auto"/>
        <w:rPr>
          <w:rFonts w:cs="Times New Roman"/>
        </w:rPr>
      </w:pPr>
      <w:bookmarkStart w:id="337" w:name="_Toc511629677"/>
      <w:bookmarkStart w:id="338" w:name="_Toc11637814"/>
      <w:bookmarkStart w:id="339" w:name="_Toc1316484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337"/>
      <w:bookmarkEnd w:id="338"/>
      <w:bookmarkEnd w:id="339"/>
    </w:p>
    <w:p w14:paraId="25CFF73C" w14:textId="6B1B3F3D" w:rsidR="00BE6BFC" w:rsidRDefault="00471044" w:rsidP="00FF5A28">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340" w:name="_Toc11637815"/>
      <w:bookmarkStart w:id="341" w:name="_Toc11640283"/>
      <w:bookmarkStart w:id="342" w:name="_Toc13164842"/>
      <w:r w:rsidRPr="0032555B">
        <w:rPr>
          <w:rFonts w:cs="Times New Roman"/>
          <w:lang w:val="id-ID"/>
        </w:rPr>
        <w:t>ANALISA DAN PERANCANGAN</w:t>
      </w:r>
      <w:bookmarkEnd w:id="340"/>
      <w:bookmarkEnd w:id="341"/>
      <w:bookmarkEnd w:id="342"/>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43" w:name="_Toc513120426"/>
      <w:bookmarkStart w:id="344" w:name="_Toc513174196"/>
      <w:bookmarkStart w:id="345" w:name="_Toc513174326"/>
      <w:bookmarkStart w:id="346" w:name="_Toc513439553"/>
      <w:bookmarkStart w:id="347" w:name="_Toc513441488"/>
      <w:bookmarkStart w:id="348" w:name="_Toc516135887"/>
      <w:bookmarkStart w:id="349" w:name="_Toc516136020"/>
      <w:bookmarkStart w:id="350" w:name="_Toc517463357"/>
      <w:bookmarkStart w:id="351" w:name="_Toc517463488"/>
      <w:bookmarkStart w:id="352" w:name="_Toc517475847"/>
      <w:bookmarkStart w:id="353" w:name="_Toc517475978"/>
      <w:bookmarkStart w:id="354" w:name="_Toc11615995"/>
      <w:bookmarkStart w:id="355" w:name="_Toc11616157"/>
      <w:bookmarkStart w:id="356" w:name="_Toc11637816"/>
      <w:bookmarkStart w:id="357" w:name="_Toc11640284"/>
      <w:bookmarkStart w:id="358" w:name="_Toc12749190"/>
      <w:bookmarkStart w:id="359" w:name="_Toc13096804"/>
      <w:bookmarkStart w:id="360" w:name="_Toc13154403"/>
      <w:bookmarkStart w:id="361" w:name="_Toc13164077"/>
      <w:bookmarkStart w:id="362" w:name="_Toc13164235"/>
      <w:bookmarkStart w:id="363" w:name="_Toc13164843"/>
      <w:bookmarkStart w:id="364" w:name="_Toc51162968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65" w:name="_Toc513120427"/>
      <w:bookmarkStart w:id="366" w:name="_Toc513174197"/>
      <w:bookmarkStart w:id="367" w:name="_Toc513174327"/>
      <w:bookmarkStart w:id="368" w:name="_Toc513439554"/>
      <w:bookmarkStart w:id="369" w:name="_Toc513441489"/>
      <w:bookmarkStart w:id="370" w:name="_Toc516135888"/>
      <w:bookmarkStart w:id="371" w:name="_Toc516136021"/>
      <w:bookmarkStart w:id="372" w:name="_Toc517463358"/>
      <w:bookmarkStart w:id="373" w:name="_Toc517463489"/>
      <w:bookmarkStart w:id="374" w:name="_Toc517475848"/>
      <w:bookmarkStart w:id="375" w:name="_Toc517475979"/>
      <w:bookmarkStart w:id="376" w:name="_Toc11615996"/>
      <w:bookmarkStart w:id="377" w:name="_Toc11616158"/>
      <w:bookmarkStart w:id="378" w:name="_Toc11637817"/>
      <w:bookmarkStart w:id="379" w:name="_Toc11640285"/>
      <w:bookmarkStart w:id="380" w:name="_Toc12749191"/>
      <w:bookmarkStart w:id="381" w:name="_Toc13096805"/>
      <w:bookmarkStart w:id="382" w:name="_Toc13154404"/>
      <w:bookmarkStart w:id="383" w:name="_Toc13164078"/>
      <w:bookmarkStart w:id="384" w:name="_Toc13164236"/>
      <w:bookmarkStart w:id="385" w:name="_Toc1316484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86" w:name="_Toc513120428"/>
      <w:bookmarkStart w:id="387" w:name="_Toc513174198"/>
      <w:bookmarkStart w:id="388" w:name="_Toc513174328"/>
      <w:bookmarkStart w:id="389" w:name="_Toc513439555"/>
      <w:bookmarkStart w:id="390" w:name="_Toc513441490"/>
      <w:bookmarkStart w:id="391" w:name="_Toc516135889"/>
      <w:bookmarkStart w:id="392" w:name="_Toc516136022"/>
      <w:bookmarkStart w:id="393" w:name="_Toc517463359"/>
      <w:bookmarkStart w:id="394" w:name="_Toc517463490"/>
      <w:bookmarkStart w:id="395" w:name="_Toc517475849"/>
      <w:bookmarkStart w:id="396" w:name="_Toc517475980"/>
      <w:bookmarkStart w:id="397" w:name="_Toc11615997"/>
      <w:bookmarkStart w:id="398" w:name="_Toc11616159"/>
      <w:bookmarkStart w:id="399" w:name="_Toc11637818"/>
      <w:bookmarkStart w:id="400" w:name="_Toc11640286"/>
      <w:bookmarkStart w:id="401" w:name="_Toc12749192"/>
      <w:bookmarkStart w:id="402" w:name="_Toc13096806"/>
      <w:bookmarkStart w:id="403" w:name="_Toc13154405"/>
      <w:bookmarkStart w:id="404" w:name="_Toc13164079"/>
      <w:bookmarkStart w:id="405" w:name="_Toc13164237"/>
      <w:bookmarkStart w:id="406" w:name="_Toc1316484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07" w:name="_Toc513120429"/>
      <w:bookmarkStart w:id="408" w:name="_Toc513174199"/>
      <w:bookmarkStart w:id="409" w:name="_Toc513174329"/>
      <w:bookmarkStart w:id="410" w:name="_Toc513439556"/>
      <w:bookmarkStart w:id="411" w:name="_Toc513441491"/>
      <w:bookmarkStart w:id="412" w:name="_Toc516135890"/>
      <w:bookmarkStart w:id="413" w:name="_Toc516136023"/>
      <w:bookmarkStart w:id="414" w:name="_Toc517463360"/>
      <w:bookmarkStart w:id="415" w:name="_Toc517463491"/>
      <w:bookmarkStart w:id="416" w:name="_Toc517475850"/>
      <w:bookmarkStart w:id="417" w:name="_Toc517475981"/>
      <w:bookmarkStart w:id="418" w:name="_Toc11615998"/>
      <w:bookmarkStart w:id="419" w:name="_Toc11616160"/>
      <w:bookmarkStart w:id="420" w:name="_Toc11637819"/>
      <w:bookmarkStart w:id="421" w:name="_Toc11640287"/>
      <w:bookmarkStart w:id="422" w:name="_Toc12749193"/>
      <w:bookmarkStart w:id="423" w:name="_Toc13096807"/>
      <w:bookmarkStart w:id="424" w:name="_Toc13154406"/>
      <w:bookmarkStart w:id="425" w:name="_Toc13164080"/>
      <w:bookmarkStart w:id="426" w:name="_Toc13164238"/>
      <w:bookmarkStart w:id="427" w:name="_Toc1316484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8" w:name="_Toc513120430"/>
      <w:bookmarkStart w:id="429" w:name="_Toc513174200"/>
      <w:bookmarkStart w:id="430" w:name="_Toc513174330"/>
      <w:bookmarkStart w:id="431" w:name="_Toc513439557"/>
      <w:bookmarkStart w:id="432" w:name="_Toc513441492"/>
      <w:bookmarkStart w:id="433" w:name="_Toc516135891"/>
      <w:bookmarkStart w:id="434" w:name="_Toc516136024"/>
      <w:bookmarkStart w:id="435" w:name="_Toc517463361"/>
      <w:bookmarkStart w:id="436" w:name="_Toc517463492"/>
      <w:bookmarkStart w:id="437" w:name="_Toc517475851"/>
      <w:bookmarkStart w:id="438" w:name="_Toc517475982"/>
      <w:bookmarkStart w:id="439" w:name="_Toc11615999"/>
      <w:bookmarkStart w:id="440" w:name="_Toc11616161"/>
      <w:bookmarkStart w:id="441" w:name="_Toc11637820"/>
      <w:bookmarkStart w:id="442" w:name="_Toc11640288"/>
      <w:bookmarkStart w:id="443" w:name="_Toc12749194"/>
      <w:bookmarkStart w:id="444" w:name="_Toc13096808"/>
      <w:bookmarkStart w:id="445" w:name="_Toc13154407"/>
      <w:bookmarkStart w:id="446" w:name="_Toc13164081"/>
      <w:bookmarkStart w:id="447" w:name="_Toc13164239"/>
      <w:bookmarkStart w:id="448" w:name="_Toc1316484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2EC5AAF8" w14:textId="77777777" w:rsidR="008A17CC" w:rsidRPr="0032555B" w:rsidRDefault="008A17CC" w:rsidP="006D7065">
      <w:pPr>
        <w:pStyle w:val="Heading2"/>
        <w:numPr>
          <w:ilvl w:val="1"/>
          <w:numId w:val="22"/>
        </w:numPr>
        <w:spacing w:before="0" w:line="360" w:lineRule="auto"/>
        <w:rPr>
          <w:rFonts w:cs="Times New Roman"/>
        </w:rPr>
      </w:pPr>
      <w:bookmarkStart w:id="449" w:name="_Toc11637821"/>
      <w:bookmarkStart w:id="450" w:name="_Toc11640289"/>
      <w:bookmarkStart w:id="451" w:name="_Toc13164848"/>
      <w:r w:rsidRPr="0032555B">
        <w:rPr>
          <w:rFonts w:cs="Times New Roman"/>
        </w:rPr>
        <w:t>Analisa Sistem Lama</w:t>
      </w:r>
      <w:bookmarkEnd w:id="364"/>
      <w:bookmarkEnd w:id="449"/>
      <w:bookmarkEnd w:id="450"/>
      <w:bookmarkEnd w:id="451"/>
    </w:p>
    <w:p w14:paraId="703CAB7B" w14:textId="77777777" w:rsidR="008A17CC" w:rsidRPr="0032555B" w:rsidRDefault="008A17CC" w:rsidP="008A17C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8A17CC">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8A17CC">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lastRenderedPageBreak/>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5E4F8A01">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F01D09" w:rsidRPr="005D0BFC" w:rsidRDefault="00F01D09" w:rsidP="008A17CC">
                              <w:pPr>
                                <w:jc w:val="center"/>
                              </w:pPr>
                            </w:p>
                            <w:p w14:paraId="617C6A33" w14:textId="77777777" w:rsidR="00F01D09" w:rsidRPr="005D0BFC" w:rsidRDefault="00F01D09" w:rsidP="008A17CC">
                              <w:pPr>
                                <w:jc w:val="center"/>
                              </w:pPr>
                            </w:p>
                            <w:p w14:paraId="7D0302E9" w14:textId="77777777" w:rsidR="00F01D09" w:rsidRPr="005D0BFC" w:rsidRDefault="00F01D09" w:rsidP="008A17CC">
                              <w:pPr>
                                <w:jc w:val="center"/>
                              </w:pPr>
                            </w:p>
                            <w:p w14:paraId="7793A36C" w14:textId="77777777" w:rsidR="00F01D09" w:rsidRPr="005D0BFC" w:rsidRDefault="00F01D09" w:rsidP="008A17CC">
                              <w:pPr>
                                <w:jc w:val="center"/>
                              </w:pPr>
                            </w:p>
                            <w:p w14:paraId="232E57A2" w14:textId="77777777" w:rsidR="00F01D09" w:rsidRDefault="00F01D09" w:rsidP="008A17CC">
                              <w:pPr>
                                <w:jc w:val="center"/>
                                <w:rPr>
                                  <w:rFonts w:ascii="Times New Roman" w:hAnsi="Times New Roman" w:cs="Times New Roman"/>
                                </w:rPr>
                              </w:pPr>
                            </w:p>
                            <w:p w14:paraId="510CE7EE" w14:textId="33DF939A" w:rsidR="00F01D09" w:rsidRPr="005D0BFC" w:rsidRDefault="00F01D09"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F01D09" w:rsidRDefault="00F01D09"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F01D09" w:rsidRPr="005D0BFC" w:rsidRDefault="00F01D09"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82403"/>
                            <a:ext cx="1690254" cy="224699"/>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F01D09" w:rsidRPr="005E7AB4" w:rsidRDefault="00F01D09"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F01D09" w:rsidRDefault="00F01D09"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F01D09" w:rsidRPr="006A020E" w:rsidRDefault="00F01D09"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82403"/>
                            <a:ext cx="1454505" cy="193522"/>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F01D09" w:rsidRDefault="00F01D09"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83238"/>
                            <a:ext cx="1689735" cy="224155"/>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F01D09" w:rsidRDefault="00F01D09"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F01D09" w:rsidRDefault="00F01D09"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F01D09" w:rsidRDefault="00F01D09"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F01D09" w:rsidRDefault="00F01D09"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F01D09" w:rsidRDefault="00F01D09"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F01D09" w:rsidRDefault="00F01D09"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548"/>
                            <a:ext cx="824230" cy="28130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F01D09" w:rsidRDefault="00F01D09"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F01D09" w:rsidRPr="005D0BFC" w:rsidRDefault="00F01D09" w:rsidP="008A17CC">
                        <w:pPr>
                          <w:jc w:val="center"/>
                        </w:pPr>
                      </w:p>
                      <w:p w14:paraId="617C6A33" w14:textId="77777777" w:rsidR="00F01D09" w:rsidRPr="005D0BFC" w:rsidRDefault="00F01D09" w:rsidP="008A17CC">
                        <w:pPr>
                          <w:jc w:val="center"/>
                        </w:pPr>
                      </w:p>
                      <w:p w14:paraId="7D0302E9" w14:textId="77777777" w:rsidR="00F01D09" w:rsidRPr="005D0BFC" w:rsidRDefault="00F01D09" w:rsidP="008A17CC">
                        <w:pPr>
                          <w:jc w:val="center"/>
                        </w:pPr>
                      </w:p>
                      <w:p w14:paraId="7793A36C" w14:textId="77777777" w:rsidR="00F01D09" w:rsidRPr="005D0BFC" w:rsidRDefault="00F01D09" w:rsidP="008A17CC">
                        <w:pPr>
                          <w:jc w:val="center"/>
                        </w:pPr>
                      </w:p>
                      <w:p w14:paraId="232E57A2" w14:textId="77777777" w:rsidR="00F01D09" w:rsidRDefault="00F01D09" w:rsidP="008A17CC">
                        <w:pPr>
                          <w:jc w:val="center"/>
                          <w:rPr>
                            <w:rFonts w:ascii="Times New Roman" w:hAnsi="Times New Roman" w:cs="Times New Roman"/>
                          </w:rPr>
                        </w:pPr>
                      </w:p>
                      <w:p w14:paraId="510CE7EE" w14:textId="33DF939A" w:rsidR="00F01D09" w:rsidRPr="005D0BFC" w:rsidRDefault="00F01D09"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F01D09" w:rsidRDefault="00F01D09"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F01D09" w:rsidRPr="005D0BFC" w:rsidRDefault="00F01D09" w:rsidP="008A17CC">
                        <w:pPr>
                          <w:jc w:val="center"/>
                          <w:rPr>
                            <w:rFonts w:ascii="Times New Roman" w:hAnsi="Times New Roman" w:cs="Times New Roman"/>
                            <w:lang w:val="en-US"/>
                          </w:rPr>
                        </w:pPr>
                      </w:p>
                    </w:txbxContent>
                  </v:textbox>
                </v:shape>
                <v:shape id="Text Box 39" o:spid="_x0000_s1051" type="#_x0000_t202" style="position:absolute;left:17108;top:2824;width:16903;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F01D09" w:rsidRPr="005E7AB4" w:rsidRDefault="00F01D09"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F01D09" w:rsidRDefault="00F01D09"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F01D09" w:rsidRPr="006A020E" w:rsidRDefault="00F01D09"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F01D09" w:rsidRPr="00775C07" w:rsidRDefault="00F01D09"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824;width:14545;height:1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F01D09" w:rsidRDefault="00F01D09"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832;width:16898;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F01D09" w:rsidRDefault="00F01D09"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F01D09" w:rsidRDefault="00F01D09"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F01D09" w:rsidRDefault="00F01D09"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F01D09" w:rsidRDefault="00F01D09"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F01D09" w:rsidRDefault="00F01D09"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F01D09" w:rsidRDefault="00F01D09"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5;width:8242;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F01D09" w:rsidRDefault="00F01D09"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6DC35881" w:rsidR="008A17CC" w:rsidRDefault="008A17CC" w:rsidP="008A17CC">
      <w:pPr>
        <w:pStyle w:val="Caption"/>
      </w:pPr>
      <w:bookmarkStart w:id="452" w:name="_Toc13160188"/>
      <w:r w:rsidRPr="005C76A8">
        <w:t xml:space="preserve">Gambar 5. </w:t>
      </w:r>
      <w:r>
        <w:fldChar w:fldCharType="begin"/>
      </w:r>
      <w:r>
        <w:instrText xml:space="preserve"> SEQ Gambar_5. \* ARABIC </w:instrText>
      </w:r>
      <w:r>
        <w:fldChar w:fldCharType="separate"/>
      </w:r>
      <w:r>
        <w:rPr>
          <w:noProof/>
        </w:rPr>
        <w:t>1</w:t>
      </w:r>
      <w:r>
        <w:rPr>
          <w:noProof/>
        </w:rPr>
        <w:fldChar w:fldCharType="end"/>
      </w:r>
      <w:r w:rsidRPr="005C76A8">
        <w:t xml:space="preserve"> Flowchart Analisa Sistem Lama</w:t>
      </w:r>
      <w:bookmarkEnd w:id="452"/>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453" w:name="_Toc511629682"/>
      <w:bookmarkStart w:id="454" w:name="_Toc11637822"/>
      <w:bookmarkStart w:id="455" w:name="_Toc11640290"/>
      <w:bookmarkStart w:id="456" w:name="_Toc13164849"/>
      <w:r w:rsidRPr="0032555B">
        <w:rPr>
          <w:rFonts w:cs="Times New Roman"/>
        </w:rPr>
        <w:t>Analisa Sistem Baru</w:t>
      </w:r>
      <w:bookmarkEnd w:id="453"/>
      <w:bookmarkEnd w:id="454"/>
      <w:bookmarkEnd w:id="455"/>
      <w:bookmarkEnd w:id="456"/>
    </w:p>
    <w:p w14:paraId="2ED73376" w14:textId="6CA607EC" w:rsidR="00716B01" w:rsidRDefault="008A17CC" w:rsidP="00716B0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 dan pengguna menggunakan </w:t>
      </w:r>
      <w:r w:rsidRPr="0032555B">
        <w:rPr>
          <w:rFonts w:ascii="Times New Roman" w:hAnsi="Times New Roman" w:cs="Times New Roman"/>
          <w:i/>
          <w:color w:val="000000" w:themeColor="text1"/>
          <w:sz w:val="24"/>
          <w:szCs w:val="24"/>
        </w:rPr>
        <w:t>username</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lastRenderedPageBreak/>
        <w:t xml:space="preserve">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457" w:name="_Toc511629683"/>
      <w:bookmarkStart w:id="458" w:name="_Toc11637823"/>
      <w:bookmarkStart w:id="459" w:name="_Toc11640291"/>
      <w:bookmarkStart w:id="460" w:name="_Toc13164850"/>
      <w:r w:rsidRPr="0032555B">
        <w:rPr>
          <w:rFonts w:cs="Times New Roman"/>
        </w:rPr>
        <w:t>Kebutuhan Fungsional</w:t>
      </w:r>
      <w:bookmarkEnd w:id="457"/>
      <w:bookmarkEnd w:id="458"/>
      <w:bookmarkEnd w:id="459"/>
      <w:bookmarkEnd w:id="460"/>
    </w:p>
    <w:p w14:paraId="6F57C940" w14:textId="44C9CBE7" w:rsidR="008A17CC" w:rsidRPr="0032555B" w:rsidRDefault="008A17CC" w:rsidP="008A17CC">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2351EAFE" w14:textId="7E3BED30" w:rsidR="005B7B0C" w:rsidRPr="006069F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461" w:name="_Toc511629684"/>
      <w:bookmarkStart w:id="462" w:name="_Toc11637824"/>
      <w:bookmarkStart w:id="463" w:name="_Toc11640292"/>
      <w:bookmarkStart w:id="464" w:name="_Toc13164851"/>
      <w:r w:rsidRPr="0032555B">
        <w:rPr>
          <w:rFonts w:cs="Times New Roman"/>
          <w:i/>
        </w:rPr>
        <w:lastRenderedPageBreak/>
        <w:t>Use Case Diagram</w:t>
      </w:r>
      <w:bookmarkEnd w:id="461"/>
      <w:bookmarkEnd w:id="462"/>
      <w:bookmarkEnd w:id="463"/>
      <w:bookmarkEnd w:id="464"/>
    </w:p>
    <w:p w14:paraId="3BC3856F" w14:textId="72DAB9C8" w:rsidR="00343B4C" w:rsidRDefault="00343B4C" w:rsidP="00343B4C">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2578A0C9"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401C96E" w:rsidR="00520ED9" w:rsidRPr="0032555B" w:rsidRDefault="00076EAE" w:rsidP="00076EAE">
      <w:pPr>
        <w:spacing w:after="0" w:line="360" w:lineRule="auto"/>
        <w:ind w:firstLine="576"/>
        <w:jc w:val="center"/>
        <w:rPr>
          <w:rFonts w:ascii="Times New Roman" w:hAnsi="Times New Roman" w:cs="Times New Roman"/>
        </w:rPr>
      </w:pPr>
      <w:r>
        <w:rPr>
          <w:noProof/>
        </w:rPr>
        <w:drawing>
          <wp:inline distT="0" distB="0" distL="0" distR="0" wp14:anchorId="4844F28A" wp14:editId="7F95A231">
            <wp:extent cx="2375133" cy="5781675"/>
            <wp:effectExtent l="0" t="0" r="635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5133" cy="5781675"/>
                    </a:xfrm>
                    <a:prstGeom prst="rect">
                      <a:avLst/>
                    </a:prstGeom>
                    <a:noFill/>
                    <a:ln>
                      <a:noFill/>
                    </a:ln>
                  </pic:spPr>
                </pic:pic>
              </a:graphicData>
            </a:graphic>
          </wp:inline>
        </w:drawing>
      </w:r>
      <w:r w:rsidR="00520ED9">
        <w:rPr>
          <w:rFonts w:ascii="Times New Roman" w:hAnsi="Times New Roman" w:cs="Times New Roman"/>
        </w:rPr>
        <w:br w:type="textWrapping" w:clear="all"/>
      </w:r>
    </w:p>
    <w:p w14:paraId="41A9641A" w14:textId="7D5990CA" w:rsidR="00A53030" w:rsidRDefault="00520ED9" w:rsidP="00076EAE">
      <w:pPr>
        <w:pStyle w:val="Caption"/>
        <w:ind w:left="720" w:firstLine="720"/>
      </w:pPr>
      <w:bookmarkStart w:id="465" w:name="_Toc13160189"/>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465"/>
    </w:p>
    <w:p w14:paraId="70148BC4" w14:textId="77777777" w:rsidR="00A53030" w:rsidRDefault="00A53030">
      <w:pPr>
        <w:rPr>
          <w:rFonts w:ascii="Times New Roman" w:hAnsi="Times New Roman"/>
          <w:b/>
          <w:iCs/>
          <w:sz w:val="24"/>
          <w:szCs w:val="18"/>
        </w:rPr>
      </w:pPr>
      <w:r>
        <w:br w:type="page"/>
      </w:r>
    </w:p>
    <w:p w14:paraId="37F37D91" w14:textId="7890A590" w:rsidR="006F7412" w:rsidRPr="0032555B" w:rsidRDefault="006F7412" w:rsidP="006F74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6F7412">
      <w:pPr>
        <w:pStyle w:val="Tabel"/>
      </w:pPr>
      <w:r w:rsidRPr="00F1002F">
        <w:t xml:space="preserve">Tabel </w:t>
      </w:r>
      <w:r w:rsidRPr="00F1002F">
        <w:rPr>
          <w:lang w:val="en-US"/>
        </w:rPr>
        <w:t>5.</w:t>
      </w:r>
      <w:r w:rsidR="00DD0DEB">
        <w:rPr>
          <w:lang w:val="en-US"/>
        </w:rPr>
        <w:t>1</w:t>
      </w:r>
      <w:r w:rsidRPr="00F1002F">
        <w:t xml:space="preserve"> Use Case Description Login</w:t>
      </w:r>
    </w:p>
    <w:tbl>
      <w:tblPr>
        <w:tblStyle w:val="TableGrid"/>
        <w:tblW w:w="0" w:type="auto"/>
        <w:tblLook w:val="04A0" w:firstRow="1" w:lastRow="0" w:firstColumn="1" w:lastColumn="0" w:noHBand="0" w:noVBand="1"/>
      </w:tblPr>
      <w:tblGrid>
        <w:gridCol w:w="2065"/>
        <w:gridCol w:w="2880"/>
        <w:gridCol w:w="2977"/>
      </w:tblGrid>
      <w:tr w:rsidR="006F7412" w:rsidRPr="00E70C3D" w14:paraId="0CDCF3A9" w14:textId="77777777" w:rsidTr="0015154F">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5154F">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5154F">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5154F">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5154F">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5154F">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5154F">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6069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606912">
      <w:pPr>
        <w:pStyle w:val="Tabel"/>
      </w:pPr>
      <w:r w:rsidRPr="00F1002F">
        <w:t xml:space="preserve">Tabel </w:t>
      </w:r>
      <w:r w:rsidRPr="00F1002F">
        <w:rPr>
          <w:lang w:val="en-US"/>
        </w:rPr>
        <w:t>5.</w:t>
      </w:r>
      <w:r w:rsidR="007C6A9A">
        <w:rPr>
          <w:lang w:val="en-US"/>
        </w:rPr>
        <w:t>2</w:t>
      </w:r>
      <w:r w:rsidRPr="00F1002F">
        <w:t xml:space="preserve"> Use Case Description </w:t>
      </w:r>
      <w:r w:rsidR="007C6A9A">
        <w:t>Forgot Password</w:t>
      </w:r>
    </w:p>
    <w:tbl>
      <w:tblPr>
        <w:tblStyle w:val="TableGrid"/>
        <w:tblW w:w="0" w:type="auto"/>
        <w:tblLook w:val="04A0" w:firstRow="1" w:lastRow="0" w:firstColumn="1" w:lastColumn="0" w:noHBand="0" w:noVBand="1"/>
      </w:tblPr>
      <w:tblGrid>
        <w:gridCol w:w="2065"/>
        <w:gridCol w:w="2880"/>
        <w:gridCol w:w="2977"/>
      </w:tblGrid>
      <w:tr w:rsidR="00606912" w:rsidRPr="00E70C3D" w14:paraId="3DE25868" w14:textId="77777777" w:rsidTr="0015154F">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15154F">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15154F">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15154F">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15154F">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15154F">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15154F">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467A147D" w:rsidR="009E2A65" w:rsidRPr="0032555B" w:rsidRDefault="009E2A65" w:rsidP="009E2A6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9E2A65">
      <w:pPr>
        <w:pStyle w:val="Tabel"/>
      </w:pPr>
      <w:r w:rsidRPr="00F1002F">
        <w:t xml:space="preserve">Tabel </w:t>
      </w:r>
      <w:r w:rsidRPr="00F1002F">
        <w:rPr>
          <w:lang w:val="en-US"/>
        </w:rPr>
        <w:t>5.</w:t>
      </w:r>
      <w:r>
        <w:rPr>
          <w:lang w:val="en-US"/>
        </w:rPr>
        <w:t>3</w:t>
      </w:r>
      <w:r w:rsidRPr="00F1002F">
        <w:t xml:space="preserve"> Use Case Description </w:t>
      </w:r>
      <w:r w:rsidR="00AB0CD0">
        <w:t>Melihat Dashboard</w:t>
      </w:r>
    </w:p>
    <w:tbl>
      <w:tblPr>
        <w:tblStyle w:val="TableGrid"/>
        <w:tblW w:w="0" w:type="auto"/>
        <w:tblLook w:val="04A0" w:firstRow="1" w:lastRow="0" w:firstColumn="1" w:lastColumn="0" w:noHBand="0" w:noVBand="1"/>
      </w:tblPr>
      <w:tblGrid>
        <w:gridCol w:w="2065"/>
        <w:gridCol w:w="2880"/>
        <w:gridCol w:w="2977"/>
      </w:tblGrid>
      <w:tr w:rsidR="009E2A65" w:rsidRPr="00E70C3D" w14:paraId="18969A1F" w14:textId="77777777" w:rsidTr="0015154F">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15154F">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15154F">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15154F">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15154F">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15154F">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15154F">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AB0C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AB0CD0">
      <w:pPr>
        <w:pStyle w:val="Tabel"/>
      </w:pPr>
      <w:r w:rsidRPr="00F1002F">
        <w:t xml:space="preserve">Tabel </w:t>
      </w:r>
      <w:r w:rsidRPr="00F1002F">
        <w:rPr>
          <w:lang w:val="en-US"/>
        </w:rPr>
        <w:t>5.</w:t>
      </w:r>
      <w:r>
        <w:rPr>
          <w:lang w:val="en-US"/>
        </w:rPr>
        <w:t>4</w:t>
      </w:r>
      <w:r w:rsidRPr="00F1002F">
        <w:t xml:space="preserve"> Use Case Description </w:t>
      </w:r>
      <w:r>
        <w:t>Melihat Profil</w:t>
      </w:r>
    </w:p>
    <w:tbl>
      <w:tblPr>
        <w:tblStyle w:val="TableGrid"/>
        <w:tblW w:w="0" w:type="auto"/>
        <w:tblLook w:val="04A0" w:firstRow="1" w:lastRow="0" w:firstColumn="1" w:lastColumn="0" w:noHBand="0" w:noVBand="1"/>
      </w:tblPr>
      <w:tblGrid>
        <w:gridCol w:w="2065"/>
        <w:gridCol w:w="2880"/>
        <w:gridCol w:w="2977"/>
      </w:tblGrid>
      <w:tr w:rsidR="00AB0CD0" w:rsidRPr="00E70C3D" w14:paraId="4BC7982D" w14:textId="77777777" w:rsidTr="0015154F">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15154F">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15154F">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15154F">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15154F">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15154F">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15154F">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216DF0">
      <w:pPr>
        <w:pStyle w:val="Tabel"/>
      </w:pPr>
      <w:r w:rsidRPr="00F1002F">
        <w:t xml:space="preserve">Tabel </w:t>
      </w:r>
      <w:r w:rsidRPr="00F1002F">
        <w:rPr>
          <w:lang w:val="en-US"/>
        </w:rPr>
        <w:t>5.</w:t>
      </w:r>
      <w:r w:rsidR="00C013B0">
        <w:rPr>
          <w:lang w:val="en-US"/>
        </w:rPr>
        <w:t>5</w:t>
      </w:r>
      <w:r w:rsidRPr="00F1002F">
        <w:t xml:space="preserve"> Use Case Description </w:t>
      </w:r>
      <w:r>
        <w:t>Mengubah Profil</w:t>
      </w:r>
    </w:p>
    <w:tbl>
      <w:tblPr>
        <w:tblStyle w:val="TableGrid"/>
        <w:tblW w:w="0" w:type="auto"/>
        <w:tblLook w:val="04A0" w:firstRow="1" w:lastRow="0" w:firstColumn="1" w:lastColumn="0" w:noHBand="0" w:noVBand="1"/>
      </w:tblPr>
      <w:tblGrid>
        <w:gridCol w:w="2065"/>
        <w:gridCol w:w="2880"/>
        <w:gridCol w:w="2977"/>
      </w:tblGrid>
      <w:tr w:rsidR="00216DF0" w:rsidRPr="00E70C3D" w14:paraId="11E341BD" w14:textId="77777777" w:rsidTr="0015154F">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15154F">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15154F">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15154F">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15154F">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15154F">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15154F">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D74A6F">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D74A6F">
      <w:pPr>
        <w:pStyle w:val="Tabel"/>
      </w:pPr>
      <w:r w:rsidRPr="00F1002F">
        <w:t xml:space="preserve">Tabel </w:t>
      </w:r>
      <w:r w:rsidRPr="00F1002F">
        <w:rPr>
          <w:lang w:val="en-US"/>
        </w:rPr>
        <w:t>5.</w:t>
      </w:r>
      <w:r w:rsidR="00C013B0">
        <w:rPr>
          <w:lang w:val="en-US"/>
        </w:rPr>
        <w:t>6</w:t>
      </w:r>
      <w:r w:rsidRPr="00F1002F">
        <w:t xml:space="preserve"> Use Case Description </w:t>
      </w:r>
      <w:r>
        <w:t>Mengubah Password</w:t>
      </w:r>
    </w:p>
    <w:tbl>
      <w:tblPr>
        <w:tblStyle w:val="TableGrid"/>
        <w:tblW w:w="0" w:type="auto"/>
        <w:tblLook w:val="04A0" w:firstRow="1" w:lastRow="0" w:firstColumn="1" w:lastColumn="0" w:noHBand="0" w:noVBand="1"/>
      </w:tblPr>
      <w:tblGrid>
        <w:gridCol w:w="2065"/>
        <w:gridCol w:w="2880"/>
        <w:gridCol w:w="2977"/>
      </w:tblGrid>
      <w:tr w:rsidR="00D74A6F" w:rsidRPr="00E70C3D" w14:paraId="2E1B32F4" w14:textId="77777777" w:rsidTr="0015154F">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15154F">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15154F">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15154F">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15154F">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15154F">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15154F">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E70F2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E70F23">
      <w:pPr>
        <w:pStyle w:val="Tabel"/>
      </w:pPr>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p>
    <w:tbl>
      <w:tblPr>
        <w:tblStyle w:val="TableGrid"/>
        <w:tblW w:w="0" w:type="auto"/>
        <w:tblLook w:val="04A0" w:firstRow="1" w:lastRow="0" w:firstColumn="1" w:lastColumn="0" w:noHBand="0" w:noVBand="1"/>
      </w:tblPr>
      <w:tblGrid>
        <w:gridCol w:w="2065"/>
        <w:gridCol w:w="2880"/>
        <w:gridCol w:w="2977"/>
      </w:tblGrid>
      <w:tr w:rsidR="00E70F23" w:rsidRPr="00E70C3D" w14:paraId="7A11AD15" w14:textId="77777777" w:rsidTr="0015154F">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15154F">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15154F">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15154F">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15154F">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15154F">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15154F">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C5C9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4C5C9E">
      <w:pPr>
        <w:pStyle w:val="Tabel"/>
      </w:pPr>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p>
    <w:tbl>
      <w:tblPr>
        <w:tblStyle w:val="TableGrid"/>
        <w:tblW w:w="0" w:type="auto"/>
        <w:tblLook w:val="04A0" w:firstRow="1" w:lastRow="0" w:firstColumn="1" w:lastColumn="0" w:noHBand="0" w:noVBand="1"/>
      </w:tblPr>
      <w:tblGrid>
        <w:gridCol w:w="2065"/>
        <w:gridCol w:w="2880"/>
        <w:gridCol w:w="2977"/>
      </w:tblGrid>
      <w:tr w:rsidR="004C5C9E" w:rsidRPr="00E70C3D" w14:paraId="6A744687" w14:textId="77777777" w:rsidTr="0015154F">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15154F">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15154F">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15154F">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15154F">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15154F">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15154F">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3E61B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3E61B4">
      <w:pPr>
        <w:pStyle w:val="Tabel"/>
      </w:pPr>
      <w:r w:rsidRPr="00F1002F">
        <w:t xml:space="preserve">Tabel </w:t>
      </w:r>
      <w:r w:rsidRPr="00F1002F">
        <w:rPr>
          <w:lang w:val="en-US"/>
        </w:rPr>
        <w:t>5.</w:t>
      </w:r>
      <w:r w:rsidR="00087038">
        <w:rPr>
          <w:lang w:val="en-US"/>
        </w:rPr>
        <w:t>9</w:t>
      </w:r>
      <w:r w:rsidRPr="00F1002F">
        <w:t xml:space="preserve"> Use Case Description </w:t>
      </w:r>
      <w:r>
        <w:t>Mengubah Role</w:t>
      </w:r>
    </w:p>
    <w:tbl>
      <w:tblPr>
        <w:tblStyle w:val="TableGrid"/>
        <w:tblW w:w="0" w:type="auto"/>
        <w:tblLook w:val="04A0" w:firstRow="1" w:lastRow="0" w:firstColumn="1" w:lastColumn="0" w:noHBand="0" w:noVBand="1"/>
      </w:tblPr>
      <w:tblGrid>
        <w:gridCol w:w="2065"/>
        <w:gridCol w:w="2880"/>
        <w:gridCol w:w="2977"/>
      </w:tblGrid>
      <w:tr w:rsidR="003E61B4" w:rsidRPr="00E70C3D" w14:paraId="5488D753" w14:textId="77777777" w:rsidTr="0015154F">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15154F">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15154F">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15154F">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15154F">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15154F">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15154F">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051A4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051A4D">
      <w:pPr>
        <w:pStyle w:val="Tabel"/>
      </w:pPr>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p>
    <w:tbl>
      <w:tblPr>
        <w:tblStyle w:val="TableGrid"/>
        <w:tblW w:w="0" w:type="auto"/>
        <w:tblLook w:val="04A0" w:firstRow="1" w:lastRow="0" w:firstColumn="1" w:lastColumn="0" w:noHBand="0" w:noVBand="1"/>
      </w:tblPr>
      <w:tblGrid>
        <w:gridCol w:w="2065"/>
        <w:gridCol w:w="2880"/>
        <w:gridCol w:w="2977"/>
      </w:tblGrid>
      <w:tr w:rsidR="00051A4D" w:rsidRPr="00E70C3D" w14:paraId="174384D4" w14:textId="77777777" w:rsidTr="0015154F">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15154F">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15154F">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15154F">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15154F">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15154F">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15154F">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629908D1" w:rsidR="003E61B4" w:rsidRDefault="003E61B4" w:rsidP="00343B4C">
      <w:pPr>
        <w:pStyle w:val="Coverfooter"/>
        <w:ind w:left="576"/>
        <w:jc w:val="left"/>
        <w:rPr>
          <w:rFonts w:cs="Times New Roman"/>
        </w:rPr>
      </w:pPr>
    </w:p>
    <w:p w14:paraId="23F43423" w14:textId="6A80E001" w:rsidR="00911D53" w:rsidRDefault="00911D53">
      <w:pPr>
        <w:rPr>
          <w:rFonts w:ascii="Times New Roman" w:hAnsi="Times New Roman" w:cs="Times New Roman"/>
          <w:b/>
          <w:caps/>
          <w:noProof/>
          <w:sz w:val="26"/>
          <w:szCs w:val="26"/>
          <w:lang w:val="pt-BR"/>
        </w:rPr>
      </w:pPr>
      <w:r>
        <w:rPr>
          <w:rFonts w:cs="Times New Roman"/>
        </w:rPr>
        <w:br w:type="page"/>
      </w:r>
    </w:p>
    <w:p w14:paraId="44B61606" w14:textId="25190EB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D471969" w:rsidR="00911D53" w:rsidRPr="00F1002F" w:rsidRDefault="00911D53" w:rsidP="00911D53">
      <w:pPr>
        <w:pStyle w:val="Tabel"/>
      </w:pPr>
      <w:r w:rsidRPr="00F1002F">
        <w:t xml:space="preserve">Tabel </w:t>
      </w:r>
      <w:r w:rsidRPr="00F1002F">
        <w:rPr>
          <w:lang w:val="en-US"/>
        </w:rPr>
        <w:t>5.</w:t>
      </w:r>
      <w:r w:rsidR="00087038">
        <w:rPr>
          <w:lang w:val="en-US"/>
        </w:rPr>
        <w:t>11</w:t>
      </w:r>
      <w:r w:rsidRPr="00F1002F">
        <w:t xml:space="preserve"> Use Case Description </w:t>
      </w:r>
      <w:r>
        <w:t>Melihat Role</w:t>
      </w:r>
    </w:p>
    <w:tbl>
      <w:tblPr>
        <w:tblStyle w:val="TableGrid"/>
        <w:tblW w:w="0" w:type="auto"/>
        <w:tblLook w:val="04A0" w:firstRow="1" w:lastRow="0" w:firstColumn="1" w:lastColumn="0" w:noHBand="0" w:noVBand="1"/>
      </w:tblPr>
      <w:tblGrid>
        <w:gridCol w:w="2065"/>
        <w:gridCol w:w="2880"/>
        <w:gridCol w:w="2977"/>
      </w:tblGrid>
      <w:tr w:rsidR="00911D53" w:rsidRPr="00E70C3D" w14:paraId="0F831745" w14:textId="77777777" w:rsidTr="00162FEA">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162FEA">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162FEA">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162FEA">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162FEA">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162FEA">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162FEA">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1B20567A"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42A23B5F" w:rsidR="00911D53" w:rsidRPr="00F1002F" w:rsidRDefault="00911D53" w:rsidP="00911D53">
      <w:pPr>
        <w:pStyle w:val="Tabel"/>
      </w:pPr>
      <w:r w:rsidRPr="00F1002F">
        <w:t xml:space="preserve">Tabel </w:t>
      </w:r>
      <w:r w:rsidRPr="00F1002F">
        <w:rPr>
          <w:lang w:val="en-US"/>
        </w:rPr>
        <w:t>5.</w:t>
      </w:r>
      <w:r w:rsidR="00087038">
        <w:rPr>
          <w:lang w:val="en-US"/>
        </w:rPr>
        <w:t>1</w:t>
      </w:r>
      <w:r>
        <w:rPr>
          <w:lang w:val="en-US"/>
        </w:rPr>
        <w:t>2</w:t>
      </w:r>
      <w:r w:rsidRPr="00F1002F">
        <w:t xml:space="preserve"> Use Case Description </w:t>
      </w:r>
      <w:r>
        <w:t xml:space="preserve">Menambah </w:t>
      </w:r>
      <w:r w:rsidR="00DA66AE">
        <w:t>Menu</w:t>
      </w:r>
    </w:p>
    <w:tbl>
      <w:tblPr>
        <w:tblStyle w:val="TableGrid"/>
        <w:tblW w:w="0" w:type="auto"/>
        <w:tblLook w:val="04A0" w:firstRow="1" w:lastRow="0" w:firstColumn="1" w:lastColumn="0" w:noHBand="0" w:noVBand="1"/>
      </w:tblPr>
      <w:tblGrid>
        <w:gridCol w:w="2065"/>
        <w:gridCol w:w="2880"/>
        <w:gridCol w:w="2977"/>
      </w:tblGrid>
      <w:tr w:rsidR="00911D53" w:rsidRPr="00E70C3D" w14:paraId="4ADDC217" w14:textId="77777777" w:rsidTr="00162FEA">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162FEA">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162FEA">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162FEA">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162FEA">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162FEA">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162FEA">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05462D" w14:textId="77777777" w:rsidR="00911D53" w:rsidRDefault="00911D53" w:rsidP="00911D53">
      <w:pPr>
        <w:pStyle w:val="Coverfooter"/>
        <w:ind w:left="576"/>
        <w:jc w:val="left"/>
        <w:rPr>
          <w:rFonts w:cs="Times New Roman"/>
        </w:rPr>
      </w:pPr>
    </w:p>
    <w:p w14:paraId="7C61DD46" w14:textId="58E650D7"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2C50306A" w:rsidR="00911D53" w:rsidRPr="00F1002F" w:rsidRDefault="00911D53" w:rsidP="00911D53">
      <w:pPr>
        <w:pStyle w:val="Tabel"/>
      </w:pPr>
      <w:r w:rsidRPr="00F1002F">
        <w:lastRenderedPageBreak/>
        <w:t xml:space="preserve">Tabel </w:t>
      </w:r>
      <w:r w:rsidRPr="00F1002F">
        <w:rPr>
          <w:lang w:val="en-US"/>
        </w:rPr>
        <w:t>5.</w:t>
      </w:r>
      <w:r w:rsidR="00087038">
        <w:rPr>
          <w:lang w:val="en-US"/>
        </w:rPr>
        <w:t>13</w:t>
      </w:r>
      <w:r w:rsidRPr="00F1002F">
        <w:t xml:space="preserve"> Use Case Description </w:t>
      </w:r>
      <w:r>
        <w:t xml:space="preserve">Mengubah </w:t>
      </w:r>
      <w:r>
        <w:rPr>
          <w:rFonts w:cs="Times New Roman"/>
          <w:lang w:val="en-US"/>
        </w:rPr>
        <w:t>Menu</w:t>
      </w:r>
    </w:p>
    <w:tbl>
      <w:tblPr>
        <w:tblStyle w:val="TableGrid"/>
        <w:tblW w:w="0" w:type="auto"/>
        <w:tblLook w:val="04A0" w:firstRow="1" w:lastRow="0" w:firstColumn="1" w:lastColumn="0" w:noHBand="0" w:noVBand="1"/>
      </w:tblPr>
      <w:tblGrid>
        <w:gridCol w:w="2065"/>
        <w:gridCol w:w="2880"/>
        <w:gridCol w:w="2977"/>
      </w:tblGrid>
      <w:tr w:rsidR="00911D53" w:rsidRPr="00E70C3D" w14:paraId="0484BABE" w14:textId="77777777" w:rsidTr="00162FEA">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62FEA">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62FEA">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62FEA">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62FEA">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62FEA">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62FEA">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3B71734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0E10D2F0" w:rsidR="00911D53" w:rsidRPr="00F1002F" w:rsidRDefault="00911D53" w:rsidP="00911D53">
      <w:pPr>
        <w:pStyle w:val="Tabel"/>
      </w:pPr>
      <w:r w:rsidRPr="00F1002F">
        <w:t xml:space="preserve">Tabel </w:t>
      </w:r>
      <w:r w:rsidRPr="00F1002F">
        <w:rPr>
          <w:lang w:val="en-US"/>
        </w:rPr>
        <w:t>5.</w:t>
      </w:r>
      <w:r w:rsidR="00087038">
        <w:rPr>
          <w:lang w:val="en-US"/>
        </w:rPr>
        <w:t>14</w:t>
      </w:r>
      <w:r w:rsidRPr="00F1002F">
        <w:t xml:space="preserve"> Use Case Description </w:t>
      </w:r>
      <w:r>
        <w:t xml:space="preserve">Menghapus </w:t>
      </w:r>
      <w:r w:rsidR="00D1615D">
        <w:t>Menu</w:t>
      </w:r>
    </w:p>
    <w:tbl>
      <w:tblPr>
        <w:tblStyle w:val="TableGrid"/>
        <w:tblW w:w="0" w:type="auto"/>
        <w:tblLook w:val="04A0" w:firstRow="1" w:lastRow="0" w:firstColumn="1" w:lastColumn="0" w:noHBand="0" w:noVBand="1"/>
      </w:tblPr>
      <w:tblGrid>
        <w:gridCol w:w="2065"/>
        <w:gridCol w:w="2880"/>
        <w:gridCol w:w="2977"/>
      </w:tblGrid>
      <w:tr w:rsidR="00911D53" w:rsidRPr="00E70C3D" w14:paraId="3647E552" w14:textId="77777777" w:rsidTr="00162FEA">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162FEA">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162FEA">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162FEA">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162FEA">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162FEA">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162FEA">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E15C324"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7DD2BA55" w:rsidR="00DA66AE" w:rsidRPr="00F1002F" w:rsidRDefault="00DA66AE" w:rsidP="00DA66AE">
      <w:pPr>
        <w:pStyle w:val="Tabel"/>
      </w:pPr>
      <w:r w:rsidRPr="00F1002F">
        <w:t xml:space="preserve">Tabel </w:t>
      </w:r>
      <w:r w:rsidRPr="00F1002F">
        <w:rPr>
          <w:lang w:val="en-US"/>
        </w:rPr>
        <w:t>5.</w:t>
      </w:r>
      <w:r w:rsidR="00087038">
        <w:rPr>
          <w:lang w:val="en-US"/>
        </w:rPr>
        <w:t>15</w:t>
      </w:r>
      <w:r w:rsidRPr="00F1002F">
        <w:t xml:space="preserve"> Use Case Description </w:t>
      </w:r>
      <w:r>
        <w:t xml:space="preserve">Melihat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2284426A" w14:textId="77777777" w:rsidTr="00162FEA">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162FEA">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162FEA">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162FEA">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162FEA">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162FEA">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162FEA">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7A032949"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71B44608" w:rsidR="00DA66AE" w:rsidRPr="00F1002F" w:rsidRDefault="00DA66AE" w:rsidP="00DA66AE">
      <w:pPr>
        <w:pStyle w:val="Tabel"/>
      </w:pPr>
      <w:r w:rsidRPr="00F1002F">
        <w:t xml:space="preserve">Tabel </w:t>
      </w:r>
      <w:r w:rsidRPr="00F1002F">
        <w:rPr>
          <w:lang w:val="en-US"/>
        </w:rPr>
        <w:t>5.</w:t>
      </w:r>
      <w:r w:rsidR="0016134B">
        <w:rPr>
          <w:lang w:val="en-US"/>
        </w:rPr>
        <w:t>16</w:t>
      </w:r>
      <w:r w:rsidRPr="00F1002F">
        <w:t xml:space="preserve"> Use Case Description </w:t>
      </w:r>
      <w:r>
        <w:t>Menambah Submenu</w:t>
      </w:r>
    </w:p>
    <w:tbl>
      <w:tblPr>
        <w:tblStyle w:val="TableGrid"/>
        <w:tblW w:w="0" w:type="auto"/>
        <w:tblLook w:val="04A0" w:firstRow="1" w:lastRow="0" w:firstColumn="1" w:lastColumn="0" w:noHBand="0" w:noVBand="1"/>
      </w:tblPr>
      <w:tblGrid>
        <w:gridCol w:w="2065"/>
        <w:gridCol w:w="2880"/>
        <w:gridCol w:w="2977"/>
      </w:tblGrid>
      <w:tr w:rsidR="00DA66AE" w:rsidRPr="00E70C3D" w14:paraId="1F1CBEFE" w14:textId="77777777" w:rsidTr="00162FEA">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162FEA">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162FEA">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162FEA">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162FEA">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162FEA">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162FEA">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4832552A"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6AC7CB8E" w:rsidR="00DA66AE" w:rsidRPr="00F1002F" w:rsidRDefault="00DA66AE" w:rsidP="00DA66AE">
      <w:pPr>
        <w:pStyle w:val="Tabel"/>
      </w:pPr>
      <w:r w:rsidRPr="00F1002F">
        <w:t xml:space="preserve">Tabel </w:t>
      </w:r>
      <w:r w:rsidRPr="00F1002F">
        <w:rPr>
          <w:lang w:val="en-US"/>
        </w:rPr>
        <w:t>5.</w:t>
      </w:r>
      <w:r w:rsidR="0016134B">
        <w:rPr>
          <w:lang w:val="en-US"/>
        </w:rPr>
        <w:t>17</w:t>
      </w:r>
      <w:r w:rsidRPr="00F1002F">
        <w:t xml:space="preserve"> Use Case Description </w:t>
      </w:r>
      <w:r>
        <w:t xml:space="preserve">Mengubah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32BCF65B" w14:textId="77777777" w:rsidTr="00162FEA">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162FEA">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162FEA">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162FEA">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162FEA">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162FEA">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162FEA">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706A76BB"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CFD58F0" w:rsidR="00DA66AE" w:rsidRPr="00F1002F" w:rsidRDefault="00DA66AE" w:rsidP="00DA66AE">
      <w:pPr>
        <w:pStyle w:val="Tabel"/>
      </w:pPr>
      <w:r w:rsidRPr="00F1002F">
        <w:t xml:space="preserve">Tabel </w:t>
      </w:r>
      <w:r w:rsidRPr="00F1002F">
        <w:rPr>
          <w:lang w:val="en-US"/>
        </w:rPr>
        <w:t>5.</w:t>
      </w:r>
      <w:r w:rsidR="0016134B">
        <w:rPr>
          <w:lang w:val="en-US"/>
        </w:rPr>
        <w:t>18</w:t>
      </w:r>
      <w:r w:rsidRPr="00F1002F">
        <w:t xml:space="preserve"> Use Case Description </w:t>
      </w:r>
      <w:r>
        <w:t>Menghapus Submenu</w:t>
      </w:r>
    </w:p>
    <w:tbl>
      <w:tblPr>
        <w:tblStyle w:val="TableGrid"/>
        <w:tblW w:w="0" w:type="auto"/>
        <w:tblLook w:val="04A0" w:firstRow="1" w:lastRow="0" w:firstColumn="1" w:lastColumn="0" w:noHBand="0" w:noVBand="1"/>
      </w:tblPr>
      <w:tblGrid>
        <w:gridCol w:w="2065"/>
        <w:gridCol w:w="2880"/>
        <w:gridCol w:w="2977"/>
      </w:tblGrid>
      <w:tr w:rsidR="00DA66AE" w:rsidRPr="00E70C3D" w14:paraId="00CE8A69" w14:textId="77777777" w:rsidTr="00162FEA">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162FEA">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162FEA">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162FEA">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162FEA">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162FEA">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162FEA">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C12EF3D" w14:textId="4D70BFFD" w:rsidR="0000065D" w:rsidRDefault="0000065D">
      <w:pPr>
        <w:rPr>
          <w:rFonts w:ascii="Times New Roman" w:hAnsi="Times New Roman" w:cs="Times New Roman"/>
          <w:sz w:val="24"/>
          <w:szCs w:val="24"/>
        </w:rPr>
      </w:pPr>
      <w:r>
        <w:rPr>
          <w:rFonts w:ascii="Times New Roman" w:hAnsi="Times New Roman" w:cs="Times New Roman"/>
          <w:sz w:val="24"/>
          <w:szCs w:val="24"/>
        </w:rPr>
        <w:br w:type="page"/>
      </w:r>
    </w:p>
    <w:p w14:paraId="0326E572" w14:textId="169C7A77"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6FA0510A" w:rsidR="00CD0EBA" w:rsidRPr="00F1002F" w:rsidRDefault="00CD0EBA" w:rsidP="00CD0EBA">
      <w:pPr>
        <w:pStyle w:val="Tabel"/>
      </w:pPr>
      <w:r w:rsidRPr="00F1002F">
        <w:t xml:space="preserve">Tabel </w:t>
      </w:r>
      <w:r w:rsidRPr="00F1002F">
        <w:rPr>
          <w:lang w:val="en-US"/>
        </w:rPr>
        <w:t>5.</w:t>
      </w:r>
      <w:r w:rsidR="0016134B">
        <w:rPr>
          <w:lang w:val="en-US"/>
        </w:rPr>
        <w:t>19</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p>
    <w:tbl>
      <w:tblPr>
        <w:tblStyle w:val="TableGrid"/>
        <w:tblW w:w="0" w:type="auto"/>
        <w:tblLook w:val="04A0" w:firstRow="1" w:lastRow="0" w:firstColumn="1" w:lastColumn="0" w:noHBand="0" w:noVBand="1"/>
      </w:tblPr>
      <w:tblGrid>
        <w:gridCol w:w="2065"/>
        <w:gridCol w:w="2880"/>
        <w:gridCol w:w="2977"/>
      </w:tblGrid>
      <w:tr w:rsidR="00CD0EBA" w:rsidRPr="00E70C3D" w14:paraId="73A39BF5" w14:textId="77777777" w:rsidTr="00C50334">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C50334">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C50334">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C50334">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C50334">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C50334">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C50334">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37271FB9"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28C13612" w:rsidR="00CD0EBA" w:rsidRPr="00F1002F" w:rsidRDefault="00CD0EBA" w:rsidP="00CD0EBA">
      <w:pPr>
        <w:pStyle w:val="Tabel"/>
      </w:pPr>
      <w:r w:rsidRPr="00F1002F">
        <w:t xml:space="preserve">Tabel </w:t>
      </w:r>
      <w:r w:rsidRPr="00F1002F">
        <w:rPr>
          <w:lang w:val="en-US"/>
        </w:rPr>
        <w:t>5.</w:t>
      </w:r>
      <w:r w:rsidR="0016134B">
        <w:rPr>
          <w:lang w:val="en-US"/>
        </w:rPr>
        <w:t>20</w:t>
      </w:r>
      <w:r w:rsidRPr="00F1002F">
        <w:t xml:space="preserve"> Use Case Description </w:t>
      </w:r>
      <w:r>
        <w:t xml:space="preserve">Menam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2B9C91E1" w14:textId="77777777" w:rsidTr="00C50334">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C50334">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C50334">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C50334">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C50334">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C50334">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C50334">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2FCE6F3A"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1D8DE362" w:rsidR="00CD0EBA" w:rsidRPr="00F1002F" w:rsidRDefault="00CD0EBA" w:rsidP="00CD0EBA">
      <w:pPr>
        <w:pStyle w:val="Tabel"/>
      </w:pPr>
      <w:r w:rsidRPr="00F1002F">
        <w:lastRenderedPageBreak/>
        <w:t xml:space="preserve">Tabel </w:t>
      </w:r>
      <w:r w:rsidRPr="00F1002F">
        <w:rPr>
          <w:lang w:val="en-US"/>
        </w:rPr>
        <w:t>5.</w:t>
      </w:r>
      <w:r>
        <w:rPr>
          <w:lang w:val="en-US"/>
        </w:rPr>
        <w:t>2</w:t>
      </w:r>
      <w:r w:rsidR="0016134B">
        <w:rPr>
          <w:lang w:val="en-US"/>
        </w:rPr>
        <w:t>1</w:t>
      </w:r>
      <w:r w:rsidRPr="00F1002F">
        <w:t xml:space="preserve"> Use Case Description </w:t>
      </w:r>
      <w:r>
        <w:t xml:space="preserve">Mengu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7FDDF269" w14:textId="77777777" w:rsidTr="00C50334">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C50334">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C50334">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C50334">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C50334">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C50334">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C50334">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17562223"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6758DBE0" w:rsidR="00CD0EBA" w:rsidRPr="00F1002F" w:rsidRDefault="00CD0EBA" w:rsidP="00CD0EBA">
      <w:pPr>
        <w:pStyle w:val="Tabel"/>
      </w:pPr>
      <w:r w:rsidRPr="00F1002F">
        <w:t xml:space="preserve">Tabel </w:t>
      </w:r>
      <w:r w:rsidRPr="00F1002F">
        <w:rPr>
          <w:lang w:val="en-US"/>
        </w:rPr>
        <w:t>5.</w:t>
      </w:r>
      <w:r>
        <w:rPr>
          <w:lang w:val="en-US"/>
        </w:rPr>
        <w:t>2</w:t>
      </w:r>
      <w:r w:rsidR="0016134B">
        <w:rPr>
          <w:lang w:val="en-US"/>
        </w:rPr>
        <w:t>1</w:t>
      </w:r>
      <w:r w:rsidRPr="00F1002F">
        <w:t xml:space="preserve"> Use Case Description </w:t>
      </w:r>
      <w:r>
        <w:t xml:space="preserve">Menghapus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5FAFCEB6" w14:textId="77777777" w:rsidTr="00C50334">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C50334">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C50334">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C50334">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C50334">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C50334">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C50334">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1634947E"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64F6EBC7" w:rsidR="009F1172" w:rsidRPr="00F1002F" w:rsidRDefault="009F1172" w:rsidP="009F1172">
      <w:pPr>
        <w:pStyle w:val="Tabel"/>
      </w:pPr>
      <w:r w:rsidRPr="00F1002F">
        <w:t xml:space="preserve">Tabel </w:t>
      </w:r>
      <w:r w:rsidRPr="00F1002F">
        <w:rPr>
          <w:lang w:val="en-US"/>
        </w:rPr>
        <w:t>5.</w:t>
      </w:r>
      <w:r w:rsidR="0016134B">
        <w:rPr>
          <w:lang w:val="en-US"/>
        </w:rPr>
        <w:t>23</w:t>
      </w:r>
      <w:r w:rsidRPr="00F1002F">
        <w:t xml:space="preserve"> Use Case Description </w:t>
      </w:r>
      <w:r>
        <w:t xml:space="preserve">Melihat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0FA7BB38" w14:textId="77777777" w:rsidTr="00C50334">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C50334">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C50334">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C50334">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C50334">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r>
      <w:tr w:rsidR="009F1172" w:rsidRPr="00E70C3D" w14:paraId="7C962A84" w14:textId="77777777" w:rsidTr="00C50334">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C50334">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44A9704B" w14:textId="582049E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69BF148D"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4</w:t>
      </w:r>
      <w:r w:rsidRPr="00F1002F">
        <w:t xml:space="preserve"> Use Case Description </w:t>
      </w:r>
      <w:r>
        <w:t xml:space="preserve">Menam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580EF456" w14:textId="77777777" w:rsidTr="00C50334">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C50334">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C50334">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C50334">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C50334">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C50334">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C50334">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20F4929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0B876008"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5</w:t>
      </w:r>
      <w:r w:rsidRPr="00F1002F">
        <w:t xml:space="preserve"> Use Case Description </w:t>
      </w:r>
      <w:r>
        <w:t xml:space="preserve">Mengu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387F6770" w14:textId="77777777" w:rsidTr="00C50334">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C50334">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C50334">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C50334">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C50334">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C50334">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C50334">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11ED76A0"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5DEC9B09"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6</w:t>
      </w:r>
      <w:r w:rsidRPr="00F1002F">
        <w:t xml:space="preserve"> Use Case Description </w:t>
      </w:r>
      <w:r>
        <w:t xml:space="preserve">Menghapus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19B119BB" w14:textId="77777777" w:rsidTr="00C50334">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C50334">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C50334">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C50334">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C50334">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C50334">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C50334">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49229AE5" w14:textId="6832CF60"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530E6A1A" w:rsidR="006019D1" w:rsidRPr="00F1002F" w:rsidRDefault="006019D1" w:rsidP="006019D1">
      <w:pPr>
        <w:pStyle w:val="Tabel"/>
      </w:pPr>
      <w:r w:rsidRPr="00F1002F">
        <w:t xml:space="preserve">Tabel </w:t>
      </w:r>
      <w:r w:rsidRPr="00F1002F">
        <w:rPr>
          <w:lang w:val="en-US"/>
        </w:rPr>
        <w:t>5.</w:t>
      </w:r>
      <w:r w:rsidR="0016134B">
        <w:rPr>
          <w:lang w:val="en-US"/>
        </w:rPr>
        <w:t>27</w:t>
      </w:r>
      <w:r w:rsidRPr="00F1002F">
        <w:t xml:space="preserve"> Use Case Description </w:t>
      </w:r>
      <w:r>
        <w:t xml:space="preserve">Melihat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56228B22" w14:textId="77777777" w:rsidTr="00C50334">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C50334">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C50334">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C50334">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C50334">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6920EE3A" w14:textId="77777777" w:rsidTr="00C50334">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C50334">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0808CDA7"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1E72CA6" w:rsidR="006019D1" w:rsidRPr="00F1002F" w:rsidRDefault="006019D1" w:rsidP="006019D1">
      <w:pPr>
        <w:pStyle w:val="Tabel"/>
      </w:pPr>
      <w:r w:rsidRPr="00F1002F">
        <w:t xml:space="preserve">Tabel </w:t>
      </w:r>
      <w:r w:rsidRPr="00F1002F">
        <w:rPr>
          <w:lang w:val="en-US"/>
        </w:rPr>
        <w:t>5.</w:t>
      </w:r>
      <w:r>
        <w:rPr>
          <w:lang w:val="en-US"/>
        </w:rPr>
        <w:t>2</w:t>
      </w:r>
      <w:r w:rsidRPr="00F1002F">
        <w:t xml:space="preserve"> Use Case Description </w:t>
      </w:r>
      <w:r>
        <w:t xml:space="preserve">Menam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656C9498" w14:textId="77777777" w:rsidTr="00C50334">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C50334">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C50334">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C50334">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C50334">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lastRenderedPageBreak/>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C50334">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C50334">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44624A19" w14:textId="0A4DE3E4"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692C6111"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8</w:t>
      </w:r>
      <w:r w:rsidRPr="00F1002F">
        <w:t xml:space="preserve"> Use Case Description </w:t>
      </w:r>
      <w:r>
        <w:t xml:space="preserve">Mengu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20739278" w14:textId="77777777" w:rsidTr="00C50334">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C50334">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C50334">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C50334">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C50334">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C50334">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C50334">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03C705F6"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053C6A63"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9</w:t>
      </w:r>
      <w:r w:rsidRPr="00F1002F">
        <w:t xml:space="preserve"> Use Case Description </w:t>
      </w:r>
      <w:r>
        <w:t xml:space="preserve">Menghapus Pegawai </w:t>
      </w:r>
      <w:r w:rsidR="00DC2473">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47B8CA6A" w14:textId="77777777" w:rsidTr="00C50334">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C50334">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C50334">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C50334">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C50334">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C50334">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C50334">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59CF9C02" w:rsidR="00E6712D" w:rsidRPr="0032555B" w:rsidRDefault="00E6712D" w:rsidP="00E6712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05F9F827" w:rsidR="00E6712D" w:rsidRPr="00F1002F" w:rsidRDefault="00E6712D" w:rsidP="00E6712D">
      <w:pPr>
        <w:pStyle w:val="Tabel"/>
      </w:pPr>
      <w:r w:rsidRPr="00F1002F">
        <w:t xml:space="preserve">Tabel </w:t>
      </w:r>
      <w:r w:rsidRPr="00F1002F">
        <w:rPr>
          <w:lang w:val="en-US"/>
        </w:rPr>
        <w:t>5.</w:t>
      </w:r>
      <w:r w:rsidR="0016134B">
        <w:rPr>
          <w:lang w:val="en-US"/>
        </w:rPr>
        <w:t>30</w:t>
      </w:r>
      <w:r w:rsidRPr="00F1002F">
        <w:t xml:space="preserve"> Use Case Description </w:t>
      </w:r>
      <w:r>
        <w:t>Melihat Trash Pegawai</w:t>
      </w:r>
    </w:p>
    <w:tbl>
      <w:tblPr>
        <w:tblStyle w:val="TableGrid"/>
        <w:tblW w:w="0" w:type="auto"/>
        <w:tblLook w:val="04A0" w:firstRow="1" w:lastRow="0" w:firstColumn="1" w:lastColumn="0" w:noHBand="0" w:noVBand="1"/>
      </w:tblPr>
      <w:tblGrid>
        <w:gridCol w:w="2065"/>
        <w:gridCol w:w="2880"/>
        <w:gridCol w:w="2977"/>
      </w:tblGrid>
      <w:tr w:rsidR="00E6712D" w:rsidRPr="00E70C3D" w14:paraId="5945029D" w14:textId="77777777" w:rsidTr="00C50334">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C50334">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C50334">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C50334">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C50334">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C50334">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C50334">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37F0297F"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B7DA151" w:rsidR="00825CED" w:rsidRPr="00F1002F" w:rsidRDefault="00825CED" w:rsidP="00825CED">
      <w:pPr>
        <w:pStyle w:val="Tabel"/>
      </w:pPr>
      <w:r w:rsidRPr="00F1002F">
        <w:t xml:space="preserve">Tabel </w:t>
      </w:r>
      <w:r w:rsidRPr="00F1002F">
        <w:rPr>
          <w:lang w:val="en-US"/>
        </w:rPr>
        <w:t>5.</w:t>
      </w:r>
      <w:r w:rsidR="0016134B">
        <w:rPr>
          <w:lang w:val="en-US"/>
        </w:rPr>
        <w:t>31</w:t>
      </w:r>
      <w:r w:rsidRPr="00F1002F">
        <w:t xml:space="preserve"> Use Case Description </w:t>
      </w:r>
      <w:r>
        <w:rPr>
          <w:rFonts w:cs="Times New Roman"/>
          <w:lang w:val="en-US"/>
        </w:rPr>
        <w:t>Restore Pegawai</w:t>
      </w:r>
    </w:p>
    <w:tbl>
      <w:tblPr>
        <w:tblStyle w:val="TableGrid"/>
        <w:tblW w:w="0" w:type="auto"/>
        <w:tblLook w:val="04A0" w:firstRow="1" w:lastRow="0" w:firstColumn="1" w:lastColumn="0" w:noHBand="0" w:noVBand="1"/>
      </w:tblPr>
      <w:tblGrid>
        <w:gridCol w:w="2065"/>
        <w:gridCol w:w="2880"/>
        <w:gridCol w:w="2977"/>
      </w:tblGrid>
      <w:tr w:rsidR="00825CED" w:rsidRPr="00E70C3D" w14:paraId="6614DA27" w14:textId="77777777" w:rsidTr="00C50334">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5DD0D7B5"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proofErr w:type="spellStart"/>
            <w:r w:rsidRPr="00E70C3D">
              <w:rPr>
                <w:rFonts w:ascii="Times New Roman" w:hAnsi="Times New Roman" w:cs="Times New Roman"/>
                <w:lang w:val="en-US"/>
              </w:rPr>
              <w:t>Pegawai</w:t>
            </w:r>
            <w:proofErr w:type="spellEnd"/>
          </w:p>
        </w:tc>
      </w:tr>
      <w:tr w:rsidR="00825CED" w:rsidRPr="00E70C3D" w14:paraId="7F99F2CB" w14:textId="77777777" w:rsidTr="00C50334">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C50334">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C50334">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C50334">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C50334">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C50334">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1D0DA039"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2EC85A10" w:rsidR="00825CED" w:rsidRPr="00F1002F" w:rsidRDefault="00825CED" w:rsidP="00825CED">
      <w:pPr>
        <w:pStyle w:val="Tabel"/>
      </w:pPr>
      <w:r w:rsidRPr="00F1002F">
        <w:t xml:space="preserve">Tabel </w:t>
      </w:r>
      <w:r w:rsidRPr="00F1002F">
        <w:rPr>
          <w:lang w:val="en-US"/>
        </w:rPr>
        <w:t>5.</w:t>
      </w:r>
      <w:r w:rsidR="0016134B">
        <w:rPr>
          <w:lang w:val="en-US"/>
        </w:rPr>
        <w:t>3</w:t>
      </w:r>
      <w:r>
        <w:rPr>
          <w:lang w:val="en-US"/>
        </w:rPr>
        <w:t>2</w:t>
      </w:r>
      <w:r w:rsidRPr="00F1002F">
        <w:t xml:space="preserve"> Use Case Description </w:t>
      </w:r>
      <w:r>
        <w:rPr>
          <w:rFonts w:cs="Times New Roman"/>
          <w:lang w:val="en-US"/>
        </w:rPr>
        <w:t>Hapus Permanen Pegawai</w:t>
      </w:r>
    </w:p>
    <w:tbl>
      <w:tblPr>
        <w:tblStyle w:val="TableGrid"/>
        <w:tblW w:w="0" w:type="auto"/>
        <w:tblLook w:val="04A0" w:firstRow="1" w:lastRow="0" w:firstColumn="1" w:lastColumn="0" w:noHBand="0" w:noVBand="1"/>
      </w:tblPr>
      <w:tblGrid>
        <w:gridCol w:w="2065"/>
        <w:gridCol w:w="2880"/>
        <w:gridCol w:w="2977"/>
      </w:tblGrid>
      <w:tr w:rsidR="00825CED" w:rsidRPr="00E70C3D" w14:paraId="2AE5FE93" w14:textId="77777777" w:rsidTr="00C50334">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47B3F2CA" w:rsidR="00825CED" w:rsidRPr="00E70C3D" w:rsidRDefault="00825CE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tc>
      </w:tr>
      <w:tr w:rsidR="00825CED" w:rsidRPr="00E70C3D" w14:paraId="59BC8204" w14:textId="77777777" w:rsidTr="00C50334">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C50334">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C50334">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C50334">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C50334">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C50334">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276720" w14:textId="6C112C93" w:rsidR="0092708B" w:rsidRDefault="0092708B">
      <w:pPr>
        <w:rPr>
          <w:rFonts w:ascii="Times New Roman" w:hAnsi="Times New Roman" w:cs="Times New Roman"/>
          <w:b/>
          <w:caps/>
          <w:noProof/>
          <w:sz w:val="26"/>
          <w:szCs w:val="26"/>
          <w:lang w:val="pt-BR"/>
        </w:rPr>
      </w:pPr>
    </w:p>
    <w:p w14:paraId="04D0C3C8" w14:textId="69038F5D"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69268C3B" w:rsidR="0092708B" w:rsidRPr="00F1002F" w:rsidRDefault="0092708B" w:rsidP="0092708B">
      <w:pPr>
        <w:pStyle w:val="Tabel"/>
      </w:pPr>
      <w:r w:rsidRPr="00F1002F">
        <w:lastRenderedPageBreak/>
        <w:t xml:space="preserve">Tabel </w:t>
      </w:r>
      <w:r w:rsidRPr="00F1002F">
        <w:rPr>
          <w:lang w:val="en-US"/>
        </w:rPr>
        <w:t>5.</w:t>
      </w:r>
      <w:r w:rsidR="0016134B">
        <w:rPr>
          <w:lang w:val="en-US"/>
        </w:rPr>
        <w:t>33</w:t>
      </w:r>
      <w:r w:rsidRPr="00F1002F">
        <w:t xml:space="preserve"> Use Case Description </w:t>
      </w:r>
      <w:r>
        <w:rPr>
          <w:rFonts w:cs="Times New Roman"/>
          <w:lang w:val="en-US"/>
        </w:rPr>
        <w:t>Melihat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3D697FB5" w14:textId="77777777" w:rsidTr="00C50334">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C50334">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C50334">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C50334">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C50334">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C50334">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C50334">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357DFD32"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F098E30" w:rsidR="0092708B" w:rsidRPr="00F1002F" w:rsidRDefault="0092708B" w:rsidP="0092708B">
      <w:pPr>
        <w:pStyle w:val="Tabel"/>
      </w:pPr>
      <w:r w:rsidRPr="00F1002F">
        <w:t xml:space="preserve">Tabel </w:t>
      </w:r>
      <w:r w:rsidRPr="00F1002F">
        <w:rPr>
          <w:lang w:val="en-US"/>
        </w:rPr>
        <w:t>5.</w:t>
      </w:r>
      <w:r w:rsidR="0016134B">
        <w:rPr>
          <w:lang w:val="en-US"/>
        </w:rPr>
        <w:t>34</w:t>
      </w:r>
      <w:r w:rsidRPr="00F1002F">
        <w:t xml:space="preserve"> Use Case Description </w:t>
      </w:r>
      <w:r>
        <w:rPr>
          <w:rFonts w:cs="Times New Roman"/>
          <w:lang w:val="en-US"/>
        </w:rPr>
        <w:t>Menambah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16AEB9F4" w14:textId="77777777" w:rsidTr="00C50334">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C50334">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C50334">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C50334">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C50334">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C50334">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C50334">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4CA09969"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3A87F4B2" w:rsidR="0092708B" w:rsidRPr="00F1002F" w:rsidRDefault="0092708B" w:rsidP="0092708B">
      <w:pPr>
        <w:pStyle w:val="Tabel"/>
      </w:pPr>
      <w:r w:rsidRPr="00F1002F">
        <w:t xml:space="preserve">Tabel </w:t>
      </w:r>
      <w:r w:rsidRPr="00F1002F">
        <w:rPr>
          <w:lang w:val="en-US"/>
        </w:rPr>
        <w:t>5.</w:t>
      </w:r>
      <w:r w:rsidR="0016134B">
        <w:rPr>
          <w:lang w:val="en-US"/>
        </w:rPr>
        <w:t>35</w:t>
      </w:r>
      <w:r w:rsidRPr="00F1002F">
        <w:t xml:space="preserve"> Use Case Description </w:t>
      </w:r>
      <w:r>
        <w:t xml:space="preserve">Menguba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03552A83" w14:textId="77777777" w:rsidTr="00C50334">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C50334">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C50334">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C50334">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C50334">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C50334">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C50334">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0CECA7F7"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75755E93" w:rsidR="0092708B" w:rsidRPr="00F1002F" w:rsidRDefault="0092708B" w:rsidP="0092708B">
      <w:pPr>
        <w:pStyle w:val="Tabel"/>
      </w:pPr>
      <w:r w:rsidRPr="00F1002F">
        <w:t xml:space="preserve">Tabel </w:t>
      </w:r>
      <w:r w:rsidRPr="00F1002F">
        <w:rPr>
          <w:lang w:val="en-US"/>
        </w:rPr>
        <w:t>5.</w:t>
      </w:r>
      <w:r w:rsidR="0016134B">
        <w:rPr>
          <w:lang w:val="en-US"/>
        </w:rPr>
        <w:t>36</w:t>
      </w:r>
      <w:r w:rsidRPr="00F1002F">
        <w:t xml:space="preserve"> Use Case Description </w:t>
      </w:r>
      <w:r>
        <w:t xml:space="preserve">Menghapus </w:t>
      </w:r>
      <w:r w:rsidR="00FA5283">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3855513" w14:textId="77777777" w:rsidTr="00C50334">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C50334">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C50334">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C50334">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C50334">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C50334">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C50334">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722A103D" w:rsidR="00BE7FFD" w:rsidRPr="0032555B" w:rsidRDefault="00BE7FFD" w:rsidP="00BE7FF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7777777" w:rsidR="00BE7FFD" w:rsidRPr="00F1002F" w:rsidRDefault="00BE7FFD" w:rsidP="00BE7FFD">
      <w:pPr>
        <w:pStyle w:val="Tabel"/>
      </w:pPr>
      <w:r w:rsidRPr="00F1002F">
        <w:t xml:space="preserve">Tabel </w:t>
      </w:r>
      <w:r w:rsidRPr="00F1002F">
        <w:rPr>
          <w:lang w:val="en-US"/>
        </w:rPr>
        <w:t>5.</w:t>
      </w:r>
      <w:r>
        <w:rPr>
          <w:lang w:val="en-US"/>
        </w:rPr>
        <w:t>53</w:t>
      </w:r>
      <w:r w:rsidRPr="00F1002F">
        <w:t xml:space="preserve"> Use Case Description </w:t>
      </w:r>
      <w:r>
        <w:rPr>
          <w:rFonts w:cs="Times New Roman"/>
          <w:lang w:val="en-US"/>
        </w:rPr>
        <w:t>Melihat File Disposisi BKD</w:t>
      </w:r>
    </w:p>
    <w:tbl>
      <w:tblPr>
        <w:tblStyle w:val="TableGrid"/>
        <w:tblW w:w="0" w:type="auto"/>
        <w:tblLook w:val="04A0" w:firstRow="1" w:lastRow="0" w:firstColumn="1" w:lastColumn="0" w:noHBand="0" w:noVBand="1"/>
      </w:tblPr>
      <w:tblGrid>
        <w:gridCol w:w="2065"/>
        <w:gridCol w:w="2880"/>
        <w:gridCol w:w="2977"/>
      </w:tblGrid>
      <w:tr w:rsidR="00BE7FFD" w:rsidRPr="00E70C3D" w14:paraId="463EF4B6" w14:textId="77777777" w:rsidTr="00F01D09">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F01D09">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F01D09">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F01D09">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F01D09">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F01D09">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F01D09">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022E14B0" w:rsidR="00FA5283" w:rsidRPr="0032555B" w:rsidRDefault="00FA5283" w:rsidP="00FA528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9A9125" w:rsidR="00FA5283" w:rsidRPr="00F1002F" w:rsidRDefault="00FA5283" w:rsidP="00FA5283">
      <w:pPr>
        <w:pStyle w:val="Tabel"/>
      </w:pPr>
      <w:r w:rsidRPr="00F1002F">
        <w:t xml:space="preserve">Tabel </w:t>
      </w:r>
      <w:r w:rsidRPr="00F1002F">
        <w:rPr>
          <w:lang w:val="en-US"/>
        </w:rPr>
        <w:t>5.</w:t>
      </w:r>
      <w:r w:rsidR="0016134B">
        <w:rPr>
          <w:lang w:val="en-US"/>
        </w:rPr>
        <w:t>37</w:t>
      </w:r>
      <w:r w:rsidRPr="00F1002F">
        <w:t xml:space="preserve"> Use Case Description </w:t>
      </w:r>
      <w:r>
        <w:rPr>
          <w:rFonts w:cs="Times New Roman"/>
          <w:lang w:val="en-US"/>
        </w:rPr>
        <w:t>Mendisposisi Surat Masuk</w:t>
      </w:r>
    </w:p>
    <w:tbl>
      <w:tblPr>
        <w:tblStyle w:val="TableGrid"/>
        <w:tblW w:w="0" w:type="auto"/>
        <w:tblLook w:val="04A0" w:firstRow="1" w:lastRow="0" w:firstColumn="1" w:lastColumn="0" w:noHBand="0" w:noVBand="1"/>
      </w:tblPr>
      <w:tblGrid>
        <w:gridCol w:w="2065"/>
        <w:gridCol w:w="2880"/>
        <w:gridCol w:w="2977"/>
      </w:tblGrid>
      <w:tr w:rsidR="00FA5283" w:rsidRPr="00E70C3D" w14:paraId="76C732E0" w14:textId="77777777" w:rsidTr="004F1906">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4F1906">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4F1906">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4F1906">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4F1906">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4F1906">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4F1906">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20245718" w14:textId="27CD5BDF"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57E75EA4" w:rsidR="0092708B" w:rsidRPr="00F1002F" w:rsidRDefault="0092708B" w:rsidP="0092708B">
      <w:pPr>
        <w:pStyle w:val="Tabel"/>
      </w:pPr>
      <w:r w:rsidRPr="00F1002F">
        <w:lastRenderedPageBreak/>
        <w:t xml:space="preserve">Tabel </w:t>
      </w:r>
      <w:r w:rsidRPr="00F1002F">
        <w:rPr>
          <w:lang w:val="en-US"/>
        </w:rPr>
        <w:t>5.</w:t>
      </w:r>
      <w:r w:rsidR="009633F1">
        <w:rPr>
          <w:lang w:val="en-US"/>
        </w:rPr>
        <w:t>38</w:t>
      </w:r>
      <w:r w:rsidRPr="00F1002F">
        <w:t xml:space="preserve"> Use Case Description </w:t>
      </w:r>
      <w:r>
        <w:t xml:space="preserve">Melihat </w:t>
      </w:r>
      <w:r w:rsidR="009D3FDA">
        <w:t xml:space="preserve">Tras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A8453B0" w14:textId="77777777" w:rsidTr="00C50334">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C50334">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C50334">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C50334">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C50334">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C50334">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C50334">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394C4AD5"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1336EC60" w:rsidR="0092708B" w:rsidRPr="00F1002F" w:rsidRDefault="0092708B" w:rsidP="0092708B">
      <w:pPr>
        <w:pStyle w:val="Tabel"/>
      </w:pPr>
      <w:r w:rsidRPr="00F1002F">
        <w:t xml:space="preserve">Tabel </w:t>
      </w:r>
      <w:r w:rsidRPr="00F1002F">
        <w:rPr>
          <w:lang w:val="en-US"/>
        </w:rPr>
        <w:t>5.</w:t>
      </w:r>
      <w:r w:rsidR="009633F1">
        <w:rPr>
          <w:lang w:val="en-US"/>
        </w:rPr>
        <w:t>39</w:t>
      </w:r>
      <w:r w:rsidRPr="00F1002F">
        <w:t xml:space="preserve"> Use Case Description </w:t>
      </w:r>
      <w:r>
        <w:rPr>
          <w:rFonts w:cs="Times New Roman"/>
          <w:lang w:val="en-US"/>
        </w:rPr>
        <w:t xml:space="preserve">Restore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91D4504" w14:textId="77777777" w:rsidTr="00C50334">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333B0873"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C50334">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C50334">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C50334">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C50334">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C50334">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C50334">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75806516" w14:textId="221E8126"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2BF42A6A" w:rsidR="0092708B" w:rsidRPr="00F1002F" w:rsidRDefault="0092708B" w:rsidP="0092708B">
      <w:pPr>
        <w:pStyle w:val="Tabel"/>
      </w:pPr>
      <w:r w:rsidRPr="00F1002F">
        <w:t xml:space="preserve">Tabel </w:t>
      </w:r>
      <w:r w:rsidRPr="00F1002F">
        <w:rPr>
          <w:lang w:val="en-US"/>
        </w:rPr>
        <w:t>5.</w:t>
      </w:r>
      <w:r w:rsidR="009633F1">
        <w:rPr>
          <w:lang w:val="en-US"/>
        </w:rPr>
        <w:t>40</w:t>
      </w:r>
      <w:r w:rsidRPr="00F1002F">
        <w:t xml:space="preserve"> Use Case Description </w:t>
      </w:r>
      <w:r>
        <w:rPr>
          <w:rFonts w:cs="Times New Roman"/>
          <w:lang w:val="en-US"/>
        </w:rPr>
        <w:t xml:space="preserve">Hapus Permanen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25445CDA" w14:textId="77777777" w:rsidTr="00C50334">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654A9272"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C50334">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C50334">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C50334">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C50334">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C50334">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C50334">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50189A6B" w14:textId="77777777" w:rsidR="0091265F" w:rsidRDefault="0091265F">
      <w:pPr>
        <w:rPr>
          <w:rFonts w:ascii="Times New Roman" w:hAnsi="Times New Roman" w:cs="Times New Roman"/>
          <w:sz w:val="24"/>
          <w:szCs w:val="24"/>
        </w:rPr>
      </w:pPr>
      <w:r>
        <w:rPr>
          <w:rFonts w:ascii="Times New Roman" w:hAnsi="Times New Roman" w:cs="Times New Roman"/>
          <w:sz w:val="24"/>
          <w:szCs w:val="24"/>
        </w:rPr>
        <w:br w:type="page"/>
      </w:r>
    </w:p>
    <w:p w14:paraId="77559D75" w14:textId="57361035"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51B3EA53" w:rsidR="00EE3517" w:rsidRPr="00F1002F" w:rsidRDefault="00EE3517" w:rsidP="00EE3517">
      <w:pPr>
        <w:pStyle w:val="Tabel"/>
      </w:pPr>
      <w:r w:rsidRPr="00F1002F">
        <w:t xml:space="preserve">Tabel </w:t>
      </w:r>
      <w:r w:rsidRPr="00F1002F">
        <w:rPr>
          <w:lang w:val="en-US"/>
        </w:rPr>
        <w:t>5.</w:t>
      </w:r>
      <w:r>
        <w:rPr>
          <w:lang w:val="en-US"/>
        </w:rPr>
        <w:t>4</w:t>
      </w:r>
      <w:r w:rsidR="009633F1">
        <w:rPr>
          <w:lang w:val="en-US"/>
        </w:rPr>
        <w:t>1</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EE3517" w:rsidRPr="00E70C3D" w14:paraId="127F3D49" w14:textId="77777777" w:rsidTr="00C50334">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C50334">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C50334">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C50334">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C50334">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C50334">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C50334">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3898A19D" w14:textId="3E456CC2"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7E315FB2" w:rsidR="00EE3517" w:rsidRPr="00F1002F" w:rsidRDefault="00EE3517" w:rsidP="00EE3517">
      <w:pPr>
        <w:pStyle w:val="Tabel"/>
      </w:pPr>
      <w:r w:rsidRPr="00F1002F">
        <w:t xml:space="preserve">Tabel </w:t>
      </w:r>
      <w:r w:rsidRPr="00F1002F">
        <w:rPr>
          <w:lang w:val="en-US"/>
        </w:rPr>
        <w:t>5.</w:t>
      </w:r>
      <w:r w:rsidR="009633F1">
        <w:rPr>
          <w:lang w:val="en-US"/>
        </w:rPr>
        <w:t>4</w:t>
      </w:r>
      <w:r>
        <w:rPr>
          <w:lang w:val="en-US"/>
        </w:rPr>
        <w:t>2</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E3517" w:rsidRPr="00E70C3D" w14:paraId="1BE8DDDD" w14:textId="77777777" w:rsidTr="00C50334">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C50334">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C50334">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C50334">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C50334">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C50334">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C50334">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684A140A" w:rsidR="00DF2D3A" w:rsidRPr="0032555B" w:rsidRDefault="00DF2D3A" w:rsidP="00DF2D3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71DE678B" w:rsidR="00DF2D3A" w:rsidRPr="00F1002F" w:rsidRDefault="00DF2D3A" w:rsidP="00DF2D3A">
      <w:pPr>
        <w:pStyle w:val="Tabel"/>
      </w:pPr>
      <w:r w:rsidRPr="00F1002F">
        <w:t xml:space="preserve">Tabel </w:t>
      </w:r>
      <w:r w:rsidRPr="00F1002F">
        <w:rPr>
          <w:lang w:val="en-US"/>
        </w:rPr>
        <w:t>5.</w:t>
      </w:r>
      <w:r w:rsidR="009633F1">
        <w:rPr>
          <w:lang w:val="en-US"/>
        </w:rPr>
        <w:t>43</w:t>
      </w:r>
      <w:r w:rsidRPr="00F1002F">
        <w:t xml:space="preserve"> Use Case Description </w:t>
      </w:r>
      <w:r>
        <w:rPr>
          <w:rFonts w:cs="Times New Roman"/>
          <w:lang w:val="en-US"/>
        </w:rPr>
        <w:t>Melihat File SPT Lengkap BKD</w:t>
      </w:r>
    </w:p>
    <w:tbl>
      <w:tblPr>
        <w:tblStyle w:val="TableGrid"/>
        <w:tblW w:w="0" w:type="auto"/>
        <w:tblLook w:val="04A0" w:firstRow="1" w:lastRow="0" w:firstColumn="1" w:lastColumn="0" w:noHBand="0" w:noVBand="1"/>
      </w:tblPr>
      <w:tblGrid>
        <w:gridCol w:w="2065"/>
        <w:gridCol w:w="2880"/>
        <w:gridCol w:w="2977"/>
      </w:tblGrid>
      <w:tr w:rsidR="00DF2D3A" w:rsidRPr="00E70C3D" w14:paraId="7B46156A" w14:textId="77777777" w:rsidTr="004F1906">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4F1906">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4F1906">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4F1906">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4F1906">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4F1906">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4F1906">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0D876A77" w:rsidR="00C64F2A" w:rsidRPr="0032555B" w:rsidRDefault="00C64F2A" w:rsidP="00C64F2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74722ADE" w:rsidR="00C64F2A" w:rsidRPr="00F1002F" w:rsidRDefault="00C64F2A" w:rsidP="00C64F2A">
      <w:pPr>
        <w:pStyle w:val="Tabel"/>
      </w:pPr>
      <w:r w:rsidRPr="00F1002F">
        <w:t xml:space="preserve">Tabel </w:t>
      </w:r>
      <w:r w:rsidRPr="00F1002F">
        <w:rPr>
          <w:lang w:val="en-US"/>
        </w:rPr>
        <w:t>5.</w:t>
      </w:r>
      <w:r w:rsidR="009633F1">
        <w:rPr>
          <w:lang w:val="en-US"/>
        </w:rPr>
        <w:t>44</w:t>
      </w:r>
      <w:r w:rsidRPr="00F1002F">
        <w:t xml:space="preserve"> Use Case Description </w:t>
      </w:r>
      <w:r>
        <w:rPr>
          <w:rFonts w:cs="Times New Roman"/>
          <w:lang w:val="en-US"/>
        </w:rPr>
        <w:t>Mengupload SPT Lengkap BKD</w:t>
      </w:r>
    </w:p>
    <w:tbl>
      <w:tblPr>
        <w:tblStyle w:val="TableGrid"/>
        <w:tblW w:w="0" w:type="auto"/>
        <w:tblLook w:val="04A0" w:firstRow="1" w:lastRow="0" w:firstColumn="1" w:lastColumn="0" w:noHBand="0" w:noVBand="1"/>
      </w:tblPr>
      <w:tblGrid>
        <w:gridCol w:w="2065"/>
        <w:gridCol w:w="2880"/>
        <w:gridCol w:w="2977"/>
      </w:tblGrid>
      <w:tr w:rsidR="00C64F2A" w:rsidRPr="00E70C3D" w14:paraId="2BE735BB" w14:textId="77777777" w:rsidTr="004F1906">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4F1906">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4F1906">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4F1906">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4F1906">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4F1906">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4F1906">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5AE38B6C" w:rsidR="00B94B64" w:rsidRPr="0032555B" w:rsidRDefault="00B94B64" w:rsidP="00B94B6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04D64A3B" w:rsidR="00B94B64" w:rsidRPr="00F1002F" w:rsidRDefault="00B94B64" w:rsidP="00B94B64">
      <w:pPr>
        <w:pStyle w:val="Tabel"/>
      </w:pPr>
      <w:r w:rsidRPr="00F1002F">
        <w:t xml:space="preserve">Tabel </w:t>
      </w:r>
      <w:r w:rsidRPr="00F1002F">
        <w:rPr>
          <w:lang w:val="en-US"/>
        </w:rPr>
        <w:t>5.</w:t>
      </w:r>
      <w:r w:rsidR="009633F1">
        <w:rPr>
          <w:lang w:val="en-US"/>
        </w:rPr>
        <w:t>45</w:t>
      </w:r>
      <w:r w:rsidRPr="00F1002F">
        <w:t xml:space="preserve"> Use Case Description </w:t>
      </w:r>
      <w:r>
        <w:rPr>
          <w:rFonts w:cs="Times New Roman"/>
          <w:lang w:val="en-US"/>
        </w:rPr>
        <w:t>Verifikasi SPT Lengkap BKD</w:t>
      </w:r>
    </w:p>
    <w:tbl>
      <w:tblPr>
        <w:tblStyle w:val="TableGrid"/>
        <w:tblW w:w="0" w:type="auto"/>
        <w:tblLook w:val="04A0" w:firstRow="1" w:lastRow="0" w:firstColumn="1" w:lastColumn="0" w:noHBand="0" w:noVBand="1"/>
      </w:tblPr>
      <w:tblGrid>
        <w:gridCol w:w="2065"/>
        <w:gridCol w:w="2880"/>
        <w:gridCol w:w="2977"/>
      </w:tblGrid>
      <w:tr w:rsidR="00B94B64" w:rsidRPr="00E70C3D" w14:paraId="4E22FD26" w14:textId="77777777" w:rsidTr="004F1906">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21697C31" w:rsidR="00B94B64" w:rsidRPr="00E70C3D" w:rsidRDefault="00B94B64"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B94B64" w:rsidRPr="00E70C3D" w14:paraId="55E26575" w14:textId="77777777" w:rsidTr="004F1906">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4F1906">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4F1906">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4F1906">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4F1906">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4F1906">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12880EA8" w14:textId="2BEA6E2F"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5B91D61E" w:rsidR="00724AD6" w:rsidRPr="00F1002F" w:rsidRDefault="00724AD6" w:rsidP="00724AD6">
      <w:pPr>
        <w:pStyle w:val="Tabel"/>
      </w:pPr>
      <w:r w:rsidRPr="00F1002F">
        <w:t xml:space="preserve">Tabel </w:t>
      </w:r>
      <w:r w:rsidRPr="00F1002F">
        <w:rPr>
          <w:lang w:val="en-US"/>
        </w:rPr>
        <w:t>5.</w:t>
      </w:r>
      <w:r>
        <w:rPr>
          <w:lang w:val="en-US"/>
        </w:rPr>
        <w:t>4</w:t>
      </w:r>
      <w:r w:rsidR="009633F1">
        <w:rPr>
          <w:lang w:val="en-US"/>
        </w:rPr>
        <w:t>6</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724AD6" w:rsidRPr="00E70C3D" w14:paraId="3CCD9350" w14:textId="77777777" w:rsidTr="004F1906">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4F1906">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4F1906">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4F1906">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4F1906">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4F1906">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4F1906">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26D7453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0D517F37" w:rsidR="00724AD6" w:rsidRPr="00F1002F" w:rsidRDefault="00724AD6" w:rsidP="00724AD6">
      <w:pPr>
        <w:pStyle w:val="Tabel"/>
      </w:pPr>
      <w:r w:rsidRPr="00F1002F">
        <w:t xml:space="preserve">Tabel </w:t>
      </w:r>
      <w:r w:rsidRPr="00F1002F">
        <w:rPr>
          <w:lang w:val="en-US"/>
        </w:rPr>
        <w:t>5.</w:t>
      </w:r>
      <w:r w:rsidR="009633F1">
        <w:rPr>
          <w:lang w:val="en-US"/>
        </w:rPr>
        <w:t>47</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724AD6" w:rsidRPr="00E70C3D" w14:paraId="1AD273D1" w14:textId="77777777" w:rsidTr="004F1906">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4F1906">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4F1906">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4F1906">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4F1906">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4F1906">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4F1906">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38EC0A8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379F44C8" w:rsidR="00724AD6" w:rsidRPr="00F1002F" w:rsidRDefault="00724AD6" w:rsidP="00724AD6">
      <w:pPr>
        <w:pStyle w:val="Tabel"/>
      </w:pPr>
      <w:r w:rsidRPr="00F1002F">
        <w:t xml:space="preserve">Tabel </w:t>
      </w:r>
      <w:r w:rsidRPr="00F1002F">
        <w:rPr>
          <w:lang w:val="en-US"/>
        </w:rPr>
        <w:t>5.</w:t>
      </w:r>
      <w:r w:rsidR="009633F1">
        <w:rPr>
          <w:lang w:val="en-US"/>
        </w:rPr>
        <w:t>48</w:t>
      </w:r>
      <w:r w:rsidRPr="00F1002F">
        <w:t xml:space="preserve"> Use Case Description </w:t>
      </w:r>
      <w:r>
        <w:rPr>
          <w:rFonts w:cs="Times New Roman"/>
          <w:lang w:val="en-US"/>
        </w:rPr>
        <w:t>Melihat File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5876440F" w14:textId="77777777" w:rsidTr="004F1906">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4F1906">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4F1906">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4F1906">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4F1906">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4F1906">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4F1906">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457BFBE4"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7E651BF3" w:rsidR="00724AD6" w:rsidRPr="00F1002F" w:rsidRDefault="00724AD6" w:rsidP="00724AD6">
      <w:pPr>
        <w:pStyle w:val="Tabel"/>
      </w:pPr>
      <w:r w:rsidRPr="00F1002F">
        <w:t xml:space="preserve">Tabel </w:t>
      </w:r>
      <w:r w:rsidRPr="00F1002F">
        <w:rPr>
          <w:lang w:val="en-US"/>
        </w:rPr>
        <w:t>5.</w:t>
      </w:r>
      <w:r w:rsidR="00FE2938">
        <w:rPr>
          <w:lang w:val="en-US"/>
        </w:rPr>
        <w:t>49</w:t>
      </w:r>
      <w:r w:rsidRPr="00F1002F">
        <w:t xml:space="preserve"> Use Case Description </w:t>
      </w:r>
      <w:r>
        <w:rPr>
          <w:rFonts w:cs="Times New Roman"/>
          <w:lang w:val="en-US"/>
        </w:rPr>
        <w:t>Mengupload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4A743F7C" w14:textId="77777777" w:rsidTr="004F1906">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4F1906">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4F1906">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4F1906">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4F1906">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4F1906">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4F1906">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07EE26FA"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107C10EC" w:rsidR="00724AD6" w:rsidRPr="00F1002F" w:rsidRDefault="00724AD6" w:rsidP="00724AD6">
      <w:pPr>
        <w:pStyle w:val="Tabel"/>
      </w:pPr>
      <w:r w:rsidRPr="00F1002F">
        <w:t xml:space="preserve">Tabel </w:t>
      </w:r>
      <w:r w:rsidRPr="00F1002F">
        <w:rPr>
          <w:lang w:val="en-US"/>
        </w:rPr>
        <w:t>5.</w:t>
      </w:r>
      <w:r w:rsidR="00FE2938">
        <w:rPr>
          <w:lang w:val="en-US"/>
        </w:rPr>
        <w:t>50</w:t>
      </w:r>
      <w:r w:rsidRPr="00F1002F">
        <w:t xml:space="preserve"> Use Case Description </w:t>
      </w:r>
      <w:r>
        <w:rPr>
          <w:rFonts w:cs="Times New Roman"/>
          <w:lang w:val="en-US"/>
        </w:rPr>
        <w:t>Verifikasi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7EE44B77" w14:textId="77777777" w:rsidTr="004F1906">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4F1906">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4F1906">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4F1906">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4F1906">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4F1906">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4F1906">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77777777" w:rsidR="00724AD6" w:rsidRDefault="00724AD6" w:rsidP="00724AD6">
      <w:pPr>
        <w:rPr>
          <w:rFonts w:ascii="Times New Roman" w:hAnsi="Times New Roman" w:cs="Times New Roman"/>
          <w:b/>
          <w:caps/>
          <w:noProof/>
          <w:sz w:val="26"/>
          <w:szCs w:val="26"/>
          <w:lang w:val="pt-BR"/>
        </w:rPr>
      </w:pPr>
    </w:p>
    <w:p w14:paraId="5418D245" w14:textId="1D4FAB2A"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47BC300F" w:rsidR="00A26027" w:rsidRPr="00F1002F" w:rsidRDefault="00A26027" w:rsidP="00A26027">
      <w:pPr>
        <w:pStyle w:val="Tabel"/>
      </w:pPr>
      <w:r w:rsidRPr="00F1002F">
        <w:t xml:space="preserve">Tabel </w:t>
      </w:r>
      <w:r w:rsidRPr="00F1002F">
        <w:rPr>
          <w:lang w:val="en-US"/>
        </w:rPr>
        <w:t>5.</w:t>
      </w:r>
      <w:r>
        <w:rPr>
          <w:lang w:val="en-US"/>
        </w:rPr>
        <w:t>41</w:t>
      </w:r>
      <w:r w:rsidRPr="00F1002F">
        <w:t xml:space="preserve"> Use Case Description </w:t>
      </w:r>
      <w:r w:rsidR="00644659">
        <w:rPr>
          <w:rFonts w:cs="Times New Roman"/>
          <w:lang w:val="en-US"/>
        </w:rPr>
        <w:t>Melihat Persetujuan Disposisi</w:t>
      </w:r>
    </w:p>
    <w:tbl>
      <w:tblPr>
        <w:tblStyle w:val="TableGrid"/>
        <w:tblW w:w="0" w:type="auto"/>
        <w:tblLook w:val="04A0" w:firstRow="1" w:lastRow="0" w:firstColumn="1" w:lastColumn="0" w:noHBand="0" w:noVBand="1"/>
      </w:tblPr>
      <w:tblGrid>
        <w:gridCol w:w="2065"/>
        <w:gridCol w:w="2880"/>
        <w:gridCol w:w="2977"/>
      </w:tblGrid>
      <w:tr w:rsidR="00A26027" w:rsidRPr="00E70C3D" w14:paraId="40A85D57" w14:textId="77777777" w:rsidTr="00F01D09">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F01D09">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F01D09">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F01D09">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F01D09">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F01D09">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F01D09">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3F9FFE2C"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1BFAFE8F" w:rsidR="00A26027" w:rsidRPr="00F1002F" w:rsidRDefault="00A26027" w:rsidP="00A26027">
      <w:pPr>
        <w:pStyle w:val="Tabel"/>
      </w:pPr>
      <w:r w:rsidRPr="00F1002F">
        <w:t xml:space="preserve">Tabel </w:t>
      </w:r>
      <w:r w:rsidRPr="00F1002F">
        <w:rPr>
          <w:lang w:val="en-US"/>
        </w:rPr>
        <w:t>5.</w:t>
      </w:r>
      <w:r>
        <w:rPr>
          <w:lang w:val="en-US"/>
        </w:rPr>
        <w:t>47</w:t>
      </w:r>
      <w:r w:rsidRPr="00F1002F">
        <w:t xml:space="preserve"> Use Case Description </w:t>
      </w:r>
      <w:r w:rsidR="00644659">
        <w:rPr>
          <w:rFonts w:cs="Times New Roman"/>
          <w:lang w:val="en-US"/>
        </w:rPr>
        <w:t>Melihat File Disposisi</w:t>
      </w:r>
    </w:p>
    <w:tbl>
      <w:tblPr>
        <w:tblStyle w:val="TableGrid"/>
        <w:tblW w:w="0" w:type="auto"/>
        <w:tblLook w:val="04A0" w:firstRow="1" w:lastRow="0" w:firstColumn="1" w:lastColumn="0" w:noHBand="0" w:noVBand="1"/>
      </w:tblPr>
      <w:tblGrid>
        <w:gridCol w:w="2065"/>
        <w:gridCol w:w="2880"/>
        <w:gridCol w:w="2977"/>
      </w:tblGrid>
      <w:tr w:rsidR="00A26027" w:rsidRPr="00E70C3D" w14:paraId="29113371" w14:textId="77777777" w:rsidTr="00F01D09">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F01D09">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F01D09">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F01D09">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F01D09">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F01D09">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F01D09">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024A81F9" w:rsidR="00F24E6B" w:rsidRPr="0032555B" w:rsidRDefault="00F24E6B" w:rsidP="00F24E6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089A81AA" w:rsidR="00F24E6B" w:rsidRPr="00F1002F" w:rsidRDefault="00F24E6B" w:rsidP="00F24E6B">
      <w:pPr>
        <w:pStyle w:val="Tabel"/>
      </w:pPr>
      <w:r w:rsidRPr="00F1002F">
        <w:t xml:space="preserve">Tabel </w:t>
      </w:r>
      <w:r w:rsidRPr="00F1002F">
        <w:rPr>
          <w:lang w:val="en-US"/>
        </w:rPr>
        <w:t>5.</w:t>
      </w:r>
      <w:r w:rsidR="00FE2938">
        <w:rPr>
          <w:lang w:val="en-US"/>
        </w:rPr>
        <w:t>51</w:t>
      </w:r>
      <w:r w:rsidRPr="00F1002F">
        <w:t xml:space="preserve"> Use Case Description </w:t>
      </w:r>
      <w:r w:rsidR="00092D02">
        <w:t>Menyetujui Disposisi</w:t>
      </w:r>
      <w:r w:rsidR="006921DC">
        <w:t xml:space="preserve"> Ke BKD</w:t>
      </w:r>
    </w:p>
    <w:tbl>
      <w:tblPr>
        <w:tblStyle w:val="TableGrid"/>
        <w:tblW w:w="0" w:type="auto"/>
        <w:tblLook w:val="04A0" w:firstRow="1" w:lastRow="0" w:firstColumn="1" w:lastColumn="0" w:noHBand="0" w:noVBand="1"/>
      </w:tblPr>
      <w:tblGrid>
        <w:gridCol w:w="2065"/>
        <w:gridCol w:w="2880"/>
        <w:gridCol w:w="2977"/>
      </w:tblGrid>
      <w:tr w:rsidR="00F24E6B" w:rsidRPr="00E70C3D" w14:paraId="08AE7894" w14:textId="77777777" w:rsidTr="004F1906">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4F1906">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4F1906">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4F1906">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4F1906">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4F1906">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4F1906">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74991A1E" w:rsidR="00AC1FD0" w:rsidRPr="0032555B" w:rsidRDefault="00AC1FD0" w:rsidP="00AC1F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7FB691EA" w:rsidR="00AC1FD0" w:rsidRPr="00F1002F" w:rsidRDefault="00AC1FD0" w:rsidP="00AC1FD0">
      <w:pPr>
        <w:pStyle w:val="Tabel"/>
      </w:pPr>
      <w:r w:rsidRPr="00F1002F">
        <w:t xml:space="preserve">Tabel </w:t>
      </w:r>
      <w:r w:rsidRPr="00F1002F">
        <w:rPr>
          <w:lang w:val="en-US"/>
        </w:rPr>
        <w:t>5.</w:t>
      </w:r>
      <w:r>
        <w:rPr>
          <w:lang w:val="en-US"/>
        </w:rPr>
        <w:t>51</w:t>
      </w:r>
      <w:r w:rsidRPr="00F1002F">
        <w:t xml:space="preserve"> Use Case Description </w:t>
      </w:r>
      <w:r>
        <w:t>Menyetujui Disposisi Ke BKA</w:t>
      </w:r>
    </w:p>
    <w:tbl>
      <w:tblPr>
        <w:tblStyle w:val="TableGrid"/>
        <w:tblW w:w="0" w:type="auto"/>
        <w:tblLook w:val="04A0" w:firstRow="1" w:lastRow="0" w:firstColumn="1" w:lastColumn="0" w:noHBand="0" w:noVBand="1"/>
      </w:tblPr>
      <w:tblGrid>
        <w:gridCol w:w="2065"/>
        <w:gridCol w:w="2880"/>
        <w:gridCol w:w="2977"/>
      </w:tblGrid>
      <w:tr w:rsidR="00AC1FD0" w:rsidRPr="00E70C3D" w14:paraId="44B94A97" w14:textId="77777777" w:rsidTr="00F01D09">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F01D09">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F01D09">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F01D09">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F01D09">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F01D09">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ke BK</w:t>
            </w:r>
            <w:r>
              <w:rPr>
                <w:rFonts w:ascii="Times New Roman" w:hAnsi="Times New Roman" w:cs="Times New Roman"/>
                <w:b/>
                <w:bCs/>
                <w:lang w:val="en-US"/>
              </w:rPr>
              <w:t>A</w:t>
            </w:r>
          </w:p>
        </w:tc>
      </w:tr>
      <w:tr w:rsidR="00AC1FD0" w:rsidRPr="00E70C3D" w14:paraId="6B2F8B75" w14:textId="77777777" w:rsidTr="00F01D09">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782A3B8E" w:rsidR="00475A3B" w:rsidRPr="0032555B" w:rsidRDefault="00475A3B"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4862321A" w:rsidR="00475A3B" w:rsidRPr="00F1002F" w:rsidRDefault="00475A3B" w:rsidP="00475A3B">
      <w:pPr>
        <w:pStyle w:val="Tabel"/>
      </w:pPr>
      <w:r w:rsidRPr="00F1002F">
        <w:t xml:space="preserve">Tabel </w:t>
      </w:r>
      <w:r w:rsidRPr="00F1002F">
        <w:rPr>
          <w:lang w:val="en-US"/>
        </w:rPr>
        <w:t>5.</w:t>
      </w:r>
      <w:r w:rsidR="00FE2938">
        <w:rPr>
          <w:lang w:val="en-US"/>
        </w:rPr>
        <w:t>52</w:t>
      </w:r>
      <w:r w:rsidRPr="00F1002F">
        <w:t xml:space="preserve"> Use Case Description </w:t>
      </w:r>
      <w:r w:rsidR="00E10103">
        <w:rPr>
          <w:rFonts w:cs="Times New Roman"/>
          <w:lang w:val="en-US"/>
        </w:rPr>
        <w:t>Melihat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8405E88" w14:textId="77777777" w:rsidTr="004F1906">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4F1906">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4F1906">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4F1906">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4F1906">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4F1906">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4F1906">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23A54BDE" w14:textId="7A28E157"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04B3D8C" w:rsidR="00475A3B" w:rsidRPr="00F1002F" w:rsidRDefault="00475A3B" w:rsidP="00475A3B">
      <w:pPr>
        <w:pStyle w:val="Tabel"/>
      </w:pPr>
      <w:r w:rsidRPr="00F1002F">
        <w:t xml:space="preserve">Tabel </w:t>
      </w:r>
      <w:r w:rsidRPr="00F1002F">
        <w:rPr>
          <w:lang w:val="en-US"/>
        </w:rPr>
        <w:t>5.</w:t>
      </w:r>
      <w:r w:rsidR="00FE2938">
        <w:rPr>
          <w:lang w:val="en-US"/>
        </w:rPr>
        <w:t>5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475A3B" w:rsidRPr="00E70C3D" w14:paraId="2E9EE463" w14:textId="77777777" w:rsidTr="004F1906">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4F1906">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4F1906">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4F1906">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4F1906">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8A0F12">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8A0F12">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8A0F12">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8A0F12">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4F1906">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4F1906">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2184ECC4"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79243A45" w:rsidR="00475A3B" w:rsidRPr="00F1002F" w:rsidRDefault="00475A3B" w:rsidP="00475A3B">
      <w:pPr>
        <w:pStyle w:val="Tabel"/>
      </w:pPr>
      <w:r w:rsidRPr="00F1002F">
        <w:t xml:space="preserve">Tabel </w:t>
      </w:r>
      <w:r w:rsidRPr="00F1002F">
        <w:rPr>
          <w:lang w:val="en-US"/>
        </w:rPr>
        <w:t>5.</w:t>
      </w:r>
      <w:r w:rsidR="00FE2938">
        <w:rPr>
          <w:lang w:val="en-US"/>
        </w:rPr>
        <w:t>54</w:t>
      </w:r>
      <w:r w:rsidRPr="00F1002F">
        <w:t xml:space="preserve"> Use Case Description </w:t>
      </w:r>
      <w:r w:rsidR="005F3E22">
        <w:rPr>
          <w:rFonts w:cs="Times New Roman"/>
          <w:lang w:val="en-US"/>
        </w:rPr>
        <w:t>Melihat File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2D402F80" w14:textId="77777777" w:rsidTr="004F1906">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4F1906">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4F1906">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4F1906">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4F1906">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4F1906">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4F1906">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7DDC5170"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6C842134" w:rsidR="00475A3B" w:rsidRPr="00F1002F" w:rsidRDefault="00475A3B" w:rsidP="00475A3B">
      <w:pPr>
        <w:pStyle w:val="Tabel"/>
      </w:pPr>
      <w:r w:rsidRPr="00F1002F">
        <w:t xml:space="preserve">Tabel </w:t>
      </w:r>
      <w:r w:rsidRPr="00F1002F">
        <w:rPr>
          <w:lang w:val="en-US"/>
        </w:rPr>
        <w:t>5.</w:t>
      </w:r>
      <w:r w:rsidR="00FE2938">
        <w:rPr>
          <w:lang w:val="en-US"/>
        </w:rPr>
        <w:t>55</w:t>
      </w:r>
      <w:r w:rsidRPr="00F1002F">
        <w:t xml:space="preserve"> Use Case Description </w:t>
      </w:r>
      <w:r w:rsidR="009D28D1">
        <w:rPr>
          <w:rFonts w:cs="Times New Roman"/>
          <w:lang w:val="en-US"/>
        </w:rPr>
        <w:t>Mengupload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207218D" w14:textId="77777777" w:rsidTr="004F1906">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4F1906">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4F1906">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4F1906">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4F1906">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4F1906">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4F1906">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23FAC925"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392600">
        <w:rPr>
          <w:rFonts w:ascii="Times New Roman" w:hAnsi="Times New Roman" w:cs="Times New Roman"/>
          <w:sz w:val="24"/>
          <w:szCs w:val="24"/>
          <w:lang w:val="en-US"/>
        </w:rPr>
        <w:t>S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1EA0B0CD" w:rsidR="00475A3B" w:rsidRPr="00F1002F" w:rsidRDefault="00475A3B" w:rsidP="00475A3B">
      <w:pPr>
        <w:pStyle w:val="Tabel"/>
      </w:pPr>
      <w:r w:rsidRPr="00F1002F">
        <w:t xml:space="preserve">Tabel </w:t>
      </w:r>
      <w:r w:rsidRPr="00F1002F">
        <w:rPr>
          <w:lang w:val="en-US"/>
        </w:rPr>
        <w:t>5.</w:t>
      </w:r>
      <w:r w:rsidR="00FE2938">
        <w:rPr>
          <w:lang w:val="en-US"/>
        </w:rPr>
        <w:t>56</w:t>
      </w:r>
      <w:r w:rsidRPr="00F1002F">
        <w:t xml:space="preserve"> Use Case Description </w:t>
      </w:r>
      <w:r w:rsidR="00392600">
        <w:rPr>
          <w:rFonts w:cs="Times New Roman"/>
          <w:lang w:val="en-US"/>
        </w:rPr>
        <w:t>Setujui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755860A5" w14:textId="77777777" w:rsidTr="004F1906">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1B2768DE" w:rsidR="00475A3B"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15DD78CE" w14:textId="77777777" w:rsidTr="004F1906">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4F1906">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4F1906">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4F1906">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4F1906">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4F1906">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02CA404F" w14:textId="15AB69AA" w:rsidR="00392600" w:rsidRPr="0032555B" w:rsidRDefault="00392600" w:rsidP="0039260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2832AD54" w:rsidR="00392600" w:rsidRPr="00F1002F" w:rsidRDefault="00392600" w:rsidP="00392600">
      <w:pPr>
        <w:pStyle w:val="Tabel"/>
      </w:pPr>
      <w:r w:rsidRPr="00F1002F">
        <w:t xml:space="preserve">Tabel </w:t>
      </w:r>
      <w:r w:rsidRPr="00F1002F">
        <w:rPr>
          <w:lang w:val="en-US"/>
        </w:rPr>
        <w:t>5.</w:t>
      </w:r>
      <w:r w:rsidR="00FE2938">
        <w:rPr>
          <w:lang w:val="en-US"/>
        </w:rPr>
        <w:t>57</w:t>
      </w:r>
      <w:r w:rsidRPr="00F1002F">
        <w:t xml:space="preserve"> Use Case Description </w:t>
      </w:r>
      <w:r>
        <w:rPr>
          <w:rFonts w:cs="Times New Roman"/>
          <w:lang w:val="en-US"/>
        </w:rPr>
        <w:t>Tolak Disposisi BKD</w:t>
      </w:r>
    </w:p>
    <w:tbl>
      <w:tblPr>
        <w:tblStyle w:val="TableGrid"/>
        <w:tblW w:w="0" w:type="auto"/>
        <w:tblLook w:val="04A0" w:firstRow="1" w:lastRow="0" w:firstColumn="1" w:lastColumn="0" w:noHBand="0" w:noVBand="1"/>
      </w:tblPr>
      <w:tblGrid>
        <w:gridCol w:w="2065"/>
        <w:gridCol w:w="2880"/>
        <w:gridCol w:w="2977"/>
      </w:tblGrid>
      <w:tr w:rsidR="00392600" w:rsidRPr="00E70C3D" w14:paraId="182B4DE9" w14:textId="77777777" w:rsidTr="004F1906">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26104CFD" w:rsidR="00392600"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392600" w:rsidRPr="00E70C3D" w14:paraId="1F8EB7B3" w14:textId="77777777" w:rsidTr="004F1906">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4F1906">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4F1906">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4F1906">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4F1906">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4F1906">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605A4A97"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266BCA2E" w:rsidR="00333C42" w:rsidRPr="00F1002F" w:rsidRDefault="00333C42" w:rsidP="00333C42">
      <w:pPr>
        <w:pStyle w:val="Tabel"/>
      </w:pPr>
      <w:r w:rsidRPr="00F1002F">
        <w:t xml:space="preserve">Tabel </w:t>
      </w:r>
      <w:r w:rsidRPr="00F1002F">
        <w:rPr>
          <w:lang w:val="en-US"/>
        </w:rPr>
        <w:t>5.</w:t>
      </w:r>
      <w:r w:rsidR="001D5CD6">
        <w:rPr>
          <w:lang w:val="en-US"/>
        </w:rPr>
        <w:t>58</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333C42" w:rsidRPr="00E70C3D" w14:paraId="6B1ECCD4" w14:textId="77777777" w:rsidTr="004F1906">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4F1906">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4F1906">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4F1906">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4F1906">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4F1906">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4F1906">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10381D1B"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1D5CD6">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59349D07" w:rsidR="00333C42" w:rsidRPr="00F1002F" w:rsidRDefault="00333C42" w:rsidP="00333C42">
      <w:pPr>
        <w:pStyle w:val="Tabel"/>
      </w:pPr>
      <w:r w:rsidRPr="00F1002F">
        <w:t xml:space="preserve">Tabel </w:t>
      </w:r>
      <w:r w:rsidRPr="00F1002F">
        <w:rPr>
          <w:lang w:val="en-US"/>
        </w:rPr>
        <w:t>5.</w:t>
      </w:r>
      <w:r w:rsidR="001D5CD6">
        <w:rPr>
          <w:lang w:val="en-US"/>
        </w:rPr>
        <w:t>59</w:t>
      </w:r>
      <w:r w:rsidRPr="00F1002F">
        <w:t xml:space="preserve"> Use Case Description </w:t>
      </w:r>
      <w:r>
        <w:rPr>
          <w:rFonts w:cs="Times New Roman"/>
          <w:lang w:val="en-US"/>
        </w:rPr>
        <w:t>Melihat File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78C8B735" w14:textId="77777777" w:rsidTr="004F1906">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4F1906">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4F1906">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4F1906">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4F1906">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4F1906">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4F1906">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03473EEA"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302A4AA9" w:rsidR="00333C42" w:rsidRPr="00F1002F" w:rsidRDefault="00333C42" w:rsidP="00333C42">
      <w:pPr>
        <w:pStyle w:val="Tabel"/>
      </w:pPr>
      <w:r w:rsidRPr="00F1002F">
        <w:t xml:space="preserve">Tabel </w:t>
      </w:r>
      <w:r w:rsidRPr="00F1002F">
        <w:rPr>
          <w:lang w:val="en-US"/>
        </w:rPr>
        <w:t>5.</w:t>
      </w:r>
      <w:r w:rsidR="001D5CD6">
        <w:rPr>
          <w:lang w:val="en-US"/>
        </w:rPr>
        <w:t>60</w:t>
      </w:r>
      <w:r w:rsidRPr="00F1002F">
        <w:t xml:space="preserve"> Use Case Description </w:t>
      </w:r>
      <w:r>
        <w:rPr>
          <w:rFonts w:cs="Times New Roman"/>
          <w:lang w:val="en-US"/>
        </w:rPr>
        <w:t>Melihat File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3D5A9AAB" w14:textId="77777777" w:rsidTr="004F1906">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4F1906">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4F1906">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4F1906">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4F1906">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4F1906">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4F1906">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58F7A96F"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0E5F874E" w:rsidR="00333C42" w:rsidRPr="00F1002F" w:rsidRDefault="00333C42" w:rsidP="00333C42">
      <w:pPr>
        <w:pStyle w:val="Tabel"/>
      </w:pPr>
      <w:r w:rsidRPr="00F1002F">
        <w:t xml:space="preserve">Tabel </w:t>
      </w:r>
      <w:r w:rsidRPr="00F1002F">
        <w:rPr>
          <w:lang w:val="en-US"/>
        </w:rPr>
        <w:t>5.</w:t>
      </w:r>
      <w:r w:rsidR="001D5CD6">
        <w:rPr>
          <w:lang w:val="en-US"/>
        </w:rPr>
        <w:t>61</w:t>
      </w:r>
      <w:r w:rsidRPr="00F1002F">
        <w:t xml:space="preserve"> Use Case Description </w:t>
      </w:r>
      <w:r>
        <w:rPr>
          <w:rFonts w:cs="Times New Roman"/>
          <w:lang w:val="en-US"/>
        </w:rPr>
        <w:t>Mengupload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28843B21" w14:textId="77777777" w:rsidTr="004F1906">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4F1906">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4F1906">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4F1906">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4F1906">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4F1906">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4F1906">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5BAD915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2CAD770C" w:rsidR="00333C42" w:rsidRPr="00F1002F" w:rsidRDefault="00333C42" w:rsidP="00333C42">
      <w:pPr>
        <w:pStyle w:val="Tabel"/>
      </w:pPr>
      <w:r w:rsidRPr="00F1002F">
        <w:t xml:space="preserve">Tabel </w:t>
      </w:r>
      <w:r w:rsidRPr="00F1002F">
        <w:rPr>
          <w:lang w:val="en-US"/>
        </w:rPr>
        <w:t>5.</w:t>
      </w:r>
      <w:r w:rsidR="001D5CD6">
        <w:rPr>
          <w:lang w:val="en-US"/>
        </w:rPr>
        <w:t>6</w:t>
      </w:r>
      <w:r>
        <w:rPr>
          <w:lang w:val="en-US"/>
        </w:rPr>
        <w:t>2</w:t>
      </w:r>
      <w:r w:rsidRPr="00F1002F">
        <w:t xml:space="preserve"> Use Case Description </w:t>
      </w:r>
      <w:r>
        <w:rPr>
          <w:rFonts w:cs="Times New Roman"/>
          <w:lang w:val="en-US"/>
        </w:rPr>
        <w:t>Setujui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5A9F3E1E" w14:textId="77777777" w:rsidTr="004F1906">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25B6254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49A2A4A" w14:textId="77777777" w:rsidTr="004F1906">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4F1906">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4F1906">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4F1906">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4F1906">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4F1906">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5651E91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74E24F04" w:rsidR="00333C42" w:rsidRPr="00F1002F" w:rsidRDefault="00333C42" w:rsidP="00333C42">
      <w:pPr>
        <w:pStyle w:val="Tabel"/>
      </w:pPr>
      <w:r w:rsidRPr="00F1002F">
        <w:t xml:space="preserve">Tabel </w:t>
      </w:r>
      <w:r w:rsidRPr="00F1002F">
        <w:rPr>
          <w:lang w:val="en-US"/>
        </w:rPr>
        <w:t>5.</w:t>
      </w:r>
      <w:r w:rsidR="001D5CD6">
        <w:rPr>
          <w:lang w:val="en-US"/>
        </w:rPr>
        <w:t>63</w:t>
      </w:r>
      <w:r w:rsidRPr="00F1002F">
        <w:t xml:space="preserve"> Use Case Description </w:t>
      </w:r>
      <w:r>
        <w:rPr>
          <w:rFonts w:cs="Times New Roman"/>
          <w:lang w:val="en-US"/>
        </w:rPr>
        <w:t>Tolak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0C2E3999" w14:textId="77777777" w:rsidTr="004F1906">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0D598A85"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839430D" w14:textId="77777777" w:rsidTr="004F1906">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4F1906">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4F1906">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4F1906">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4F1906">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4F1906">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77777777" w:rsidR="00333C42" w:rsidRDefault="00333C4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66405B6F" w14:textId="28FE37FA"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3BB63E79" w:rsidR="00E10103" w:rsidRPr="00F1002F" w:rsidRDefault="00E10103" w:rsidP="00E10103">
      <w:pPr>
        <w:pStyle w:val="Tabel"/>
      </w:pPr>
      <w:r w:rsidRPr="00F1002F">
        <w:t xml:space="preserve">Tabel </w:t>
      </w:r>
      <w:r w:rsidRPr="00F1002F">
        <w:rPr>
          <w:lang w:val="en-US"/>
        </w:rPr>
        <w:t>5.</w:t>
      </w:r>
      <w:r w:rsidR="001D5CD6">
        <w:rPr>
          <w:lang w:val="en-US"/>
        </w:rPr>
        <w:t>6</w:t>
      </w:r>
      <w:r>
        <w:rPr>
          <w:lang w:val="en-US"/>
        </w:rPr>
        <w:t>4</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0103" w:rsidRPr="00E70C3D" w14:paraId="0C86F355" w14:textId="77777777" w:rsidTr="004F1906">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4F1906">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4F1906">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4F1906">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4F1906">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4F1906">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4F1906">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59877AD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7AA5806F" w:rsidR="00E10103" w:rsidRPr="00F1002F" w:rsidRDefault="00E10103" w:rsidP="00E10103">
      <w:pPr>
        <w:pStyle w:val="Tabel"/>
      </w:pPr>
      <w:r w:rsidRPr="00F1002F">
        <w:t xml:space="preserve">Tabel </w:t>
      </w:r>
      <w:r w:rsidRPr="00F1002F">
        <w:rPr>
          <w:lang w:val="en-US"/>
        </w:rPr>
        <w:t>5.</w:t>
      </w:r>
      <w:r w:rsidR="001D5CD6">
        <w:rPr>
          <w:lang w:val="en-US"/>
        </w:rPr>
        <w:t>65</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10103" w:rsidRPr="00E70C3D" w14:paraId="1DCD705F" w14:textId="77777777" w:rsidTr="004F1906">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4F1906">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4F1906">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4F1906">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4F1906">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4F1906">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4F1906">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1297C1C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23A0B3A0" w:rsidR="00E10103" w:rsidRPr="00F1002F" w:rsidRDefault="00E10103" w:rsidP="00E10103">
      <w:pPr>
        <w:pStyle w:val="Tabel"/>
      </w:pPr>
      <w:r w:rsidRPr="00F1002F">
        <w:t xml:space="preserve">Tabel </w:t>
      </w:r>
      <w:r w:rsidRPr="00F1002F">
        <w:rPr>
          <w:lang w:val="en-US"/>
        </w:rPr>
        <w:t>5.</w:t>
      </w:r>
      <w:r w:rsidR="001D5CD6">
        <w:rPr>
          <w:lang w:val="en-US"/>
        </w:rPr>
        <w:t>6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1DCA23B4" w14:textId="77777777" w:rsidTr="004F1906">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4F1906">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4F1906">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4F1906">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4F1906">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4F1906">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4F1906">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22406C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6D80A640" w:rsidR="00E10103" w:rsidRPr="00F1002F" w:rsidRDefault="00E10103" w:rsidP="00E10103">
      <w:pPr>
        <w:pStyle w:val="Tabel"/>
      </w:pPr>
      <w:r w:rsidRPr="00F1002F">
        <w:t xml:space="preserve">Tabel </w:t>
      </w:r>
      <w:r w:rsidRPr="00F1002F">
        <w:rPr>
          <w:lang w:val="en-US"/>
        </w:rPr>
        <w:t>5.</w:t>
      </w:r>
      <w:r w:rsidR="001D5CD6">
        <w:rPr>
          <w:lang w:val="en-US"/>
        </w:rPr>
        <w:t>6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07A7F40" w14:textId="77777777" w:rsidTr="004F1906">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4F1906">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4F1906">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4F1906">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4F1906">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4F1906">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4F1906">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3E24C486"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3DAF2D3A" w:rsidR="00E10103" w:rsidRPr="00F1002F" w:rsidRDefault="00E10103" w:rsidP="00E10103">
      <w:pPr>
        <w:pStyle w:val="Tabel"/>
      </w:pPr>
      <w:r w:rsidRPr="00F1002F">
        <w:t xml:space="preserve">Tabel </w:t>
      </w:r>
      <w:r w:rsidRPr="00F1002F">
        <w:rPr>
          <w:lang w:val="en-US"/>
        </w:rPr>
        <w:t>5.</w:t>
      </w:r>
      <w:r w:rsidR="001D5CD6">
        <w:rPr>
          <w:lang w:val="en-US"/>
        </w:rPr>
        <w:t>68</w:t>
      </w:r>
      <w:r w:rsidRPr="00F1002F">
        <w:t xml:space="preserve"> Use Case Description </w:t>
      </w:r>
      <w:r>
        <w:rPr>
          <w:rFonts w:cs="Times New Roman"/>
          <w:lang w:val="en-US"/>
        </w:rPr>
        <w:t xml:space="preserve">Setujui </w:t>
      </w:r>
      <w:r w:rsidR="004D3EFB">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77F5CF5D" w14:textId="77777777" w:rsidTr="004F1906">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46FD22F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51BC4810" w14:textId="77777777" w:rsidTr="004F1906">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4F1906">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4F1906">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4F1906">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4F1906">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4F1906">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4B6747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3AF69D2E" w:rsidR="00E10103" w:rsidRPr="00F1002F" w:rsidRDefault="00E10103" w:rsidP="00E10103">
      <w:pPr>
        <w:pStyle w:val="Tabel"/>
      </w:pPr>
      <w:r w:rsidRPr="00F1002F">
        <w:t xml:space="preserve">Tabel </w:t>
      </w:r>
      <w:r w:rsidRPr="00F1002F">
        <w:rPr>
          <w:lang w:val="en-US"/>
        </w:rPr>
        <w:t>5.</w:t>
      </w:r>
      <w:r w:rsidR="001D5CD6">
        <w:rPr>
          <w:lang w:val="en-US"/>
        </w:rPr>
        <w:t>69</w:t>
      </w:r>
      <w:r w:rsidRPr="00F1002F">
        <w:t xml:space="preserve"> Use Case Description </w:t>
      </w:r>
      <w:r>
        <w:rPr>
          <w:rFonts w:cs="Times New Roman"/>
          <w:lang w:val="en-US"/>
        </w:rPr>
        <w:t xml:space="preserve">Tolak </w:t>
      </w:r>
      <w:r w:rsidR="00384676">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9A44F6E" w14:textId="77777777" w:rsidTr="004F1906">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41E9F1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350E2ADB" w14:textId="77777777" w:rsidTr="004F1906">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4F1906">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4F1906">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4F1906">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4F1906">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4F1906">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6987F8" w14:textId="2C2E692F" w:rsidR="00392600" w:rsidRDefault="00392600" w:rsidP="00EF4211">
      <w:pPr>
        <w:rPr>
          <w:rFonts w:ascii="Times New Roman" w:hAnsi="Times New Roman" w:cs="Times New Roman"/>
          <w:b/>
          <w:caps/>
          <w:noProof/>
          <w:sz w:val="26"/>
          <w:szCs w:val="26"/>
          <w:lang w:val="pt-BR"/>
        </w:rPr>
      </w:pPr>
    </w:p>
    <w:p w14:paraId="0B86098B" w14:textId="07BBA187" w:rsidR="009938E8" w:rsidRDefault="009938E8">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E1B7BB4" w14:textId="4301BFD0"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534958DF" w:rsidR="009938E8" w:rsidRPr="00F1002F" w:rsidRDefault="009938E8" w:rsidP="009938E8">
      <w:pPr>
        <w:pStyle w:val="Tabel"/>
      </w:pPr>
      <w:r w:rsidRPr="00F1002F">
        <w:t xml:space="preserve">Tabel </w:t>
      </w:r>
      <w:r w:rsidRPr="00F1002F">
        <w:rPr>
          <w:lang w:val="en-US"/>
        </w:rPr>
        <w:t>5.</w:t>
      </w:r>
      <w:r w:rsidR="001D5CD6">
        <w:rPr>
          <w:lang w:val="en-US"/>
        </w:rPr>
        <w:t>7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1DDD25FB" w14:textId="77777777" w:rsidTr="004F1906">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4F1906">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4F1906">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4F1906">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4F1906">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4F1906">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4F1906">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87B7B84"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71F10521" w:rsidR="009938E8" w:rsidRPr="00F1002F" w:rsidRDefault="009938E8" w:rsidP="009938E8">
      <w:pPr>
        <w:pStyle w:val="Tabel"/>
      </w:pPr>
      <w:r w:rsidRPr="00F1002F">
        <w:t xml:space="preserve">Tabel </w:t>
      </w:r>
      <w:r w:rsidRPr="00F1002F">
        <w:rPr>
          <w:lang w:val="en-US"/>
        </w:rPr>
        <w:t>5.</w:t>
      </w:r>
      <w:r w:rsidR="001D5CD6">
        <w:rPr>
          <w:lang w:val="en-US"/>
        </w:rPr>
        <w:t>71</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9938E8" w:rsidRPr="00E70C3D" w14:paraId="06E41531" w14:textId="77777777" w:rsidTr="004F1906">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4F1906">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4F1906">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4F1906">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4F1906">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4F1906">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4F1906">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3724E6ED"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1DBBE2A6" w:rsidR="009938E8" w:rsidRPr="00F1002F" w:rsidRDefault="009938E8" w:rsidP="009938E8">
      <w:pPr>
        <w:pStyle w:val="Tabel"/>
      </w:pPr>
      <w:r w:rsidRPr="00F1002F">
        <w:t xml:space="preserve">Tabel </w:t>
      </w:r>
      <w:r w:rsidRPr="00F1002F">
        <w:rPr>
          <w:lang w:val="en-US"/>
        </w:rPr>
        <w:t>5.</w:t>
      </w:r>
      <w:r w:rsidR="001D5CD6">
        <w:rPr>
          <w:lang w:val="en-US"/>
        </w:rPr>
        <w:t>7</w:t>
      </w:r>
      <w:r>
        <w:rPr>
          <w:lang w:val="en-US"/>
        </w:rPr>
        <w:t>2</w:t>
      </w:r>
      <w:r w:rsidRPr="00F1002F">
        <w:t xml:space="preserve"> Use Case Description </w:t>
      </w:r>
      <w:r>
        <w:rPr>
          <w:rFonts w:cs="Times New Roman"/>
          <w:lang w:val="en-US"/>
        </w:rPr>
        <w:t>Melihat File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4DD142F1" w14:textId="77777777" w:rsidTr="004F1906">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4F1906">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4F1906">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4F1906">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4F1906">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4F1906">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4F1906">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59057E25"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7882FF87" w:rsidR="009938E8" w:rsidRPr="00F1002F" w:rsidRDefault="009938E8" w:rsidP="009938E8">
      <w:pPr>
        <w:pStyle w:val="Tabel"/>
      </w:pPr>
      <w:r w:rsidRPr="00F1002F">
        <w:t xml:space="preserve">Tabel </w:t>
      </w:r>
      <w:r w:rsidRPr="00F1002F">
        <w:rPr>
          <w:lang w:val="en-US"/>
        </w:rPr>
        <w:t>5.</w:t>
      </w:r>
      <w:r w:rsidR="001D5CD6">
        <w:rPr>
          <w:lang w:val="en-US"/>
        </w:rPr>
        <w:t>73</w:t>
      </w:r>
      <w:r w:rsidRPr="00F1002F">
        <w:t xml:space="preserve"> Use Case Description </w:t>
      </w:r>
      <w:r>
        <w:rPr>
          <w:rFonts w:cs="Times New Roman"/>
          <w:lang w:val="en-US"/>
        </w:rPr>
        <w:t>Mengupload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2321738E" w14:textId="77777777" w:rsidTr="004F1906">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4F1906">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4F1906">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4F1906">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4F1906">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938E8">
            <w:pPr>
              <w:pStyle w:val="ListParagraph"/>
              <w:numPr>
                <w:ilvl w:val="0"/>
                <w:numId w:val="178"/>
              </w:numPr>
              <w:ind w:left="520"/>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4F1906">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4F1906">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6FCFFDE9"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C0E9EBE" w:rsidR="009938E8" w:rsidRPr="00F1002F" w:rsidRDefault="009938E8" w:rsidP="009938E8">
      <w:pPr>
        <w:pStyle w:val="Tabel"/>
      </w:pPr>
      <w:r w:rsidRPr="00F1002F">
        <w:t xml:space="preserve">Tabel </w:t>
      </w:r>
      <w:r w:rsidRPr="00F1002F">
        <w:rPr>
          <w:lang w:val="en-US"/>
        </w:rPr>
        <w:t>5.</w:t>
      </w:r>
      <w:r w:rsidR="001D5CD6">
        <w:rPr>
          <w:lang w:val="en-US"/>
        </w:rPr>
        <w:t>74</w:t>
      </w:r>
      <w:r w:rsidRPr="00F1002F">
        <w:t xml:space="preserve"> Use Case Description </w:t>
      </w:r>
      <w:r>
        <w:rPr>
          <w:rFonts w:cs="Times New Roman"/>
          <w:lang w:val="en-US"/>
        </w:rPr>
        <w:t>Setujui SPT BKA</w:t>
      </w:r>
    </w:p>
    <w:tbl>
      <w:tblPr>
        <w:tblStyle w:val="TableGrid"/>
        <w:tblW w:w="0" w:type="auto"/>
        <w:tblLook w:val="04A0" w:firstRow="1" w:lastRow="0" w:firstColumn="1" w:lastColumn="0" w:noHBand="0" w:noVBand="1"/>
      </w:tblPr>
      <w:tblGrid>
        <w:gridCol w:w="2065"/>
        <w:gridCol w:w="2880"/>
        <w:gridCol w:w="2977"/>
      </w:tblGrid>
      <w:tr w:rsidR="009938E8" w:rsidRPr="00E70C3D" w14:paraId="5CBC0C55" w14:textId="77777777" w:rsidTr="004F1906">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32BA27C7"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SPT BKA</w:t>
            </w:r>
          </w:p>
        </w:tc>
      </w:tr>
      <w:tr w:rsidR="009938E8" w:rsidRPr="00E70C3D" w14:paraId="174FECCF" w14:textId="77777777" w:rsidTr="004F1906">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4F1906">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4F1906">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4F1906">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4F1906">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4F1906">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47ECA4EE"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10E726C1" w:rsidR="009938E8" w:rsidRPr="00F1002F" w:rsidRDefault="009938E8" w:rsidP="009938E8">
      <w:pPr>
        <w:pStyle w:val="Tabel"/>
      </w:pPr>
      <w:r w:rsidRPr="00F1002F">
        <w:t xml:space="preserve">Tabel </w:t>
      </w:r>
      <w:r w:rsidRPr="00F1002F">
        <w:rPr>
          <w:lang w:val="en-US"/>
        </w:rPr>
        <w:t>5.</w:t>
      </w:r>
      <w:r w:rsidR="001D5CD6">
        <w:rPr>
          <w:lang w:val="en-US"/>
        </w:rPr>
        <w:t>75</w:t>
      </w:r>
      <w:r w:rsidRPr="00F1002F">
        <w:t xml:space="preserve"> Use Case Description </w:t>
      </w:r>
      <w:r>
        <w:rPr>
          <w:rFonts w:cs="Times New Roman"/>
          <w:lang w:val="en-US"/>
        </w:rPr>
        <w:t>Tolak SPT BKA</w:t>
      </w:r>
    </w:p>
    <w:tbl>
      <w:tblPr>
        <w:tblStyle w:val="TableGrid"/>
        <w:tblW w:w="0" w:type="auto"/>
        <w:tblLook w:val="04A0" w:firstRow="1" w:lastRow="0" w:firstColumn="1" w:lastColumn="0" w:noHBand="0" w:noVBand="1"/>
      </w:tblPr>
      <w:tblGrid>
        <w:gridCol w:w="2065"/>
        <w:gridCol w:w="2880"/>
        <w:gridCol w:w="2977"/>
      </w:tblGrid>
      <w:tr w:rsidR="009938E8" w:rsidRPr="00E70C3D" w14:paraId="350A9A28" w14:textId="77777777" w:rsidTr="004F1906">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1F60D67A"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SPT BKA</w:t>
            </w:r>
          </w:p>
        </w:tc>
      </w:tr>
      <w:tr w:rsidR="009938E8" w:rsidRPr="00E70C3D" w14:paraId="0EB179C7" w14:textId="77777777" w:rsidTr="004F1906">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4F1906">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4F1906">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4F1906">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4F1906">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4F1906">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532C62DB" w14:textId="552F43F9" w:rsidR="009F07D2" w:rsidRDefault="009F07D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68AB3C4" w14:textId="77777777" w:rsidR="00C10CF0" w:rsidRDefault="00C10CF0">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1F643E" w14:textId="0582D0A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15D0F152" w:rsidR="009F07D2" w:rsidRPr="00F1002F" w:rsidRDefault="009F07D2" w:rsidP="009F07D2">
      <w:pPr>
        <w:pStyle w:val="Tabel"/>
      </w:pPr>
      <w:r w:rsidRPr="00F1002F">
        <w:t xml:space="preserve">Tabel </w:t>
      </w:r>
      <w:r w:rsidRPr="00F1002F">
        <w:rPr>
          <w:lang w:val="en-US"/>
        </w:rPr>
        <w:t>5.</w:t>
      </w:r>
      <w:r w:rsidR="001D5CD6">
        <w:rPr>
          <w:lang w:val="en-US"/>
        </w:rPr>
        <w:t>76</w:t>
      </w:r>
      <w:r w:rsidRPr="00F1002F">
        <w:t xml:space="preserve"> Use Case Description </w:t>
      </w:r>
      <w:r>
        <w:rPr>
          <w:rFonts w:cs="Times New Roman"/>
          <w:lang w:val="en-US"/>
        </w:rPr>
        <w:t>Melihat Surat BKD</w:t>
      </w:r>
    </w:p>
    <w:tbl>
      <w:tblPr>
        <w:tblStyle w:val="TableGrid"/>
        <w:tblW w:w="0" w:type="auto"/>
        <w:tblLook w:val="04A0" w:firstRow="1" w:lastRow="0" w:firstColumn="1" w:lastColumn="0" w:noHBand="0" w:noVBand="1"/>
      </w:tblPr>
      <w:tblGrid>
        <w:gridCol w:w="2065"/>
        <w:gridCol w:w="2880"/>
        <w:gridCol w:w="2977"/>
      </w:tblGrid>
      <w:tr w:rsidR="009F07D2" w:rsidRPr="00E70C3D" w14:paraId="22C7830F" w14:textId="77777777" w:rsidTr="004F1906">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4F1906">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4F1906">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4F1906">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4F1906">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4F1906">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4F1906">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4203E26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0F71FCA8" w:rsidR="009F07D2" w:rsidRPr="00F1002F" w:rsidRDefault="009F07D2" w:rsidP="009F07D2">
      <w:pPr>
        <w:pStyle w:val="Tabel"/>
      </w:pPr>
      <w:r w:rsidRPr="00F1002F">
        <w:t xml:space="preserve">Tabel </w:t>
      </w:r>
      <w:r w:rsidRPr="00F1002F">
        <w:rPr>
          <w:lang w:val="en-US"/>
        </w:rPr>
        <w:t>5.</w:t>
      </w:r>
      <w:r w:rsidR="001D5CD6">
        <w:rPr>
          <w:lang w:val="en-US"/>
        </w:rPr>
        <w:t>7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p>
    <w:tbl>
      <w:tblPr>
        <w:tblStyle w:val="TableGrid"/>
        <w:tblW w:w="0" w:type="auto"/>
        <w:tblLook w:val="04A0" w:firstRow="1" w:lastRow="0" w:firstColumn="1" w:lastColumn="0" w:noHBand="0" w:noVBand="1"/>
      </w:tblPr>
      <w:tblGrid>
        <w:gridCol w:w="2065"/>
        <w:gridCol w:w="2880"/>
        <w:gridCol w:w="2977"/>
      </w:tblGrid>
      <w:tr w:rsidR="009F07D2" w:rsidRPr="0032555B" w14:paraId="5106677A" w14:textId="77777777" w:rsidTr="004F1906">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F07D2" w:rsidRPr="0032555B" w14:paraId="4C2648E7" w14:textId="77777777" w:rsidTr="004F1906">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4F1906">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4F1906">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4F1906">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4F1906">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4F1906">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6F04E51B" w:rsidR="004F1906" w:rsidRPr="0032555B" w:rsidRDefault="004F1906" w:rsidP="004F190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0DBCB4FB" w:rsidR="004F1906" w:rsidRPr="00F1002F" w:rsidRDefault="004F1906" w:rsidP="004F1906">
      <w:pPr>
        <w:pStyle w:val="Tabel"/>
      </w:pPr>
      <w:r w:rsidRPr="00F1002F">
        <w:t xml:space="preserve">Tabel </w:t>
      </w:r>
      <w:r w:rsidRPr="00F1002F">
        <w:rPr>
          <w:lang w:val="en-US"/>
        </w:rPr>
        <w:t>5.</w:t>
      </w:r>
      <w:r w:rsidR="001D5CD6">
        <w:rPr>
          <w:lang w:val="en-US"/>
        </w:rPr>
        <w:t>78</w:t>
      </w:r>
      <w:r w:rsidRPr="00F1002F">
        <w:t xml:space="preserve"> Use Case Description </w:t>
      </w:r>
      <w:r>
        <w:rPr>
          <w:rFonts w:cs="Times New Roman"/>
          <w:lang w:val="en-US"/>
        </w:rPr>
        <w:t>Menambah SPT BKD</w:t>
      </w:r>
    </w:p>
    <w:tbl>
      <w:tblPr>
        <w:tblStyle w:val="TableGrid"/>
        <w:tblW w:w="0" w:type="auto"/>
        <w:tblLook w:val="04A0" w:firstRow="1" w:lastRow="0" w:firstColumn="1" w:lastColumn="0" w:noHBand="0" w:noVBand="1"/>
      </w:tblPr>
      <w:tblGrid>
        <w:gridCol w:w="2065"/>
        <w:gridCol w:w="2880"/>
        <w:gridCol w:w="2977"/>
      </w:tblGrid>
      <w:tr w:rsidR="004F1906" w:rsidRPr="005E78FD" w14:paraId="74838B0B" w14:textId="77777777" w:rsidTr="004F1906">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4F1906">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4F1906">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4F1906">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4F1906">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4.1  </w:t>
            </w:r>
            <w:r w:rsidRPr="005E78FD">
              <w:rPr>
                <w:rFonts w:ascii="Times New Roman" w:hAnsi="Times New Roman" w:cs="Times New Roman"/>
              </w:rPr>
              <w:t xml:space="preserve">Sistem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4F1906">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4F1906">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058A1EEA"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33AE9CEA" w:rsidR="00C90918" w:rsidRPr="00F1002F" w:rsidRDefault="00C90918" w:rsidP="00C90918">
      <w:pPr>
        <w:pStyle w:val="Tabel"/>
      </w:pPr>
      <w:r w:rsidRPr="00F1002F">
        <w:t xml:space="preserve">Tabel </w:t>
      </w:r>
      <w:r w:rsidRPr="00F1002F">
        <w:rPr>
          <w:lang w:val="en-US"/>
        </w:rPr>
        <w:t>5.</w:t>
      </w:r>
      <w:r w:rsidR="001D5CD6">
        <w:rPr>
          <w:lang w:val="en-US"/>
        </w:rPr>
        <w:t>79</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C90918" w:rsidRPr="005E78FD" w14:paraId="18592A44" w14:textId="77777777" w:rsidTr="00CE2EEE">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CE2EEE">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CE2EEE">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CE2EEE">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CE2EEE">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CE2EEE">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CE2EEE">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13369E" w14:textId="620DBB80" w:rsidR="00C90918" w:rsidRDefault="00C90918" w:rsidP="00EF4211">
      <w:pPr>
        <w:rPr>
          <w:rFonts w:ascii="Times New Roman" w:hAnsi="Times New Roman" w:cs="Times New Roman"/>
          <w:b/>
          <w:caps/>
          <w:noProof/>
          <w:sz w:val="26"/>
          <w:szCs w:val="26"/>
          <w:lang w:val="pt-BR"/>
        </w:rPr>
      </w:pPr>
    </w:p>
    <w:p w14:paraId="4BFCF43D" w14:textId="77777777" w:rsidR="00C90918" w:rsidRDefault="00C90918" w:rsidP="00C90918">
      <w:pPr>
        <w:spacing w:after="0" w:line="360" w:lineRule="auto"/>
        <w:ind w:firstLine="576"/>
        <w:jc w:val="both"/>
        <w:rPr>
          <w:rFonts w:ascii="Times New Roman" w:hAnsi="Times New Roman" w:cs="Times New Roman"/>
          <w:sz w:val="24"/>
          <w:szCs w:val="24"/>
        </w:rPr>
      </w:pPr>
    </w:p>
    <w:p w14:paraId="5E4A592D" w14:textId="0C9E0575"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526A8F43" w:rsidR="00C90918" w:rsidRPr="00F1002F" w:rsidRDefault="00C90918" w:rsidP="00C90918">
      <w:pPr>
        <w:pStyle w:val="Tabel"/>
      </w:pPr>
      <w:r w:rsidRPr="00F1002F">
        <w:t xml:space="preserve">Tabel </w:t>
      </w:r>
      <w:r w:rsidRPr="00F1002F">
        <w:rPr>
          <w:lang w:val="en-US"/>
        </w:rPr>
        <w:t>5.</w:t>
      </w:r>
      <w:r w:rsidR="001D5CD6">
        <w:rPr>
          <w:lang w:val="en-US"/>
        </w:rPr>
        <w:t>80</w:t>
      </w:r>
      <w:r w:rsidRPr="00F1002F">
        <w:t xml:space="preserve"> Use Case Description </w:t>
      </w:r>
      <w:r>
        <w:rPr>
          <w:rFonts w:cs="Times New Roman"/>
          <w:lang w:val="en-US"/>
        </w:rPr>
        <w:t>Ajukan SPT BKD</w:t>
      </w:r>
    </w:p>
    <w:tbl>
      <w:tblPr>
        <w:tblStyle w:val="TableGrid"/>
        <w:tblW w:w="0" w:type="auto"/>
        <w:tblLook w:val="04A0" w:firstRow="1" w:lastRow="0" w:firstColumn="1" w:lastColumn="0" w:noHBand="0" w:noVBand="1"/>
      </w:tblPr>
      <w:tblGrid>
        <w:gridCol w:w="2065"/>
        <w:gridCol w:w="2880"/>
        <w:gridCol w:w="2977"/>
      </w:tblGrid>
      <w:tr w:rsidR="00C90918" w:rsidRPr="005E78FD" w14:paraId="466DA27F" w14:textId="77777777" w:rsidTr="00CE2EEE">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74033E14"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Ajukan</w:t>
            </w:r>
            <w:proofErr w:type="spellEnd"/>
            <w:r w:rsidRPr="005E78FD">
              <w:rPr>
                <w:rFonts w:ascii="Times New Roman" w:hAnsi="Times New Roman" w:cs="Times New Roman"/>
                <w:lang w:val="en-US"/>
              </w:rPr>
              <w:t xml:space="preserve"> SPT BKD</w:t>
            </w:r>
          </w:p>
        </w:tc>
      </w:tr>
      <w:tr w:rsidR="00C90918" w:rsidRPr="005E78FD" w14:paraId="2DDAB2BA" w14:textId="77777777" w:rsidTr="00CE2EEE">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CE2EEE">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CE2EEE">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CE2EEE">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CE2EEE">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CE2EEE">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F5811CA" w:rsidR="00C90918" w:rsidRDefault="00C90918" w:rsidP="00EF4211">
      <w:pPr>
        <w:rPr>
          <w:rFonts w:ascii="Times New Roman" w:hAnsi="Times New Roman" w:cs="Times New Roman"/>
          <w:b/>
          <w:caps/>
          <w:noProof/>
          <w:sz w:val="26"/>
          <w:szCs w:val="26"/>
          <w:lang w:val="pt-BR"/>
        </w:rPr>
      </w:pPr>
    </w:p>
    <w:p w14:paraId="78226DC6" w14:textId="5AD92987"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99C5382" w:rsidR="00C90918" w:rsidRPr="00F1002F" w:rsidRDefault="00C90918" w:rsidP="00C90918">
      <w:pPr>
        <w:pStyle w:val="Tabel"/>
      </w:pPr>
      <w:r w:rsidRPr="00F1002F">
        <w:t xml:space="preserve">Tabel </w:t>
      </w:r>
      <w:r w:rsidRPr="00F1002F">
        <w:rPr>
          <w:lang w:val="en-US"/>
        </w:rPr>
        <w:t>5.</w:t>
      </w:r>
      <w:r w:rsidR="00957A42">
        <w:rPr>
          <w:lang w:val="en-US"/>
        </w:rPr>
        <w:t>81</w:t>
      </w:r>
      <w:r w:rsidRPr="00F1002F">
        <w:t xml:space="preserve"> Use Case Description </w:t>
      </w:r>
      <w:r>
        <w:rPr>
          <w:rFonts w:cs="Times New Roman"/>
          <w:lang w:val="en-US"/>
        </w:rPr>
        <w:t>Melihat Surat BKA</w:t>
      </w:r>
    </w:p>
    <w:tbl>
      <w:tblPr>
        <w:tblStyle w:val="TableGrid"/>
        <w:tblW w:w="0" w:type="auto"/>
        <w:tblLook w:val="04A0" w:firstRow="1" w:lastRow="0" w:firstColumn="1" w:lastColumn="0" w:noHBand="0" w:noVBand="1"/>
      </w:tblPr>
      <w:tblGrid>
        <w:gridCol w:w="2065"/>
        <w:gridCol w:w="2880"/>
        <w:gridCol w:w="2977"/>
      </w:tblGrid>
      <w:tr w:rsidR="00C90918" w:rsidRPr="0071518B" w14:paraId="1FA60F1F" w14:textId="77777777" w:rsidTr="00CE2EEE">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CE2EEE">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CE2EEE">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CE2EEE">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CE2EEE">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CE2EEE">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CE2EEE">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5905C19C"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1B1C9C9D" w:rsidR="00C90918" w:rsidRPr="00F1002F" w:rsidRDefault="00C90918" w:rsidP="00C90918">
      <w:pPr>
        <w:pStyle w:val="Tabel"/>
      </w:pPr>
      <w:r w:rsidRPr="00F1002F">
        <w:t xml:space="preserve">Tabel </w:t>
      </w:r>
      <w:r w:rsidRPr="00F1002F">
        <w:rPr>
          <w:lang w:val="en-US"/>
        </w:rPr>
        <w:t>5.</w:t>
      </w:r>
      <w:r w:rsidR="00957A42">
        <w:rPr>
          <w:lang w:val="en-US"/>
        </w:rPr>
        <w:t>8</w:t>
      </w:r>
      <w:r>
        <w:rPr>
          <w:lang w:val="en-US"/>
        </w:rPr>
        <w:t>2</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2AF46D36" w14:textId="77777777" w:rsidTr="00CE2EEE">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CE2EEE">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CE2EEE">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CE2EEE">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CE2EEE">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CE2EEE">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CE2EEE">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95645C2"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328BD80A" w:rsidR="00C90918" w:rsidRPr="00F1002F" w:rsidRDefault="00C90918" w:rsidP="00C90918">
      <w:pPr>
        <w:pStyle w:val="Tabel"/>
      </w:pPr>
      <w:r w:rsidRPr="00F1002F">
        <w:t xml:space="preserve">Tabel </w:t>
      </w:r>
      <w:r w:rsidRPr="00F1002F">
        <w:rPr>
          <w:lang w:val="en-US"/>
        </w:rPr>
        <w:t>5.</w:t>
      </w:r>
      <w:r w:rsidR="00957A42">
        <w:rPr>
          <w:lang w:val="en-US"/>
        </w:rPr>
        <w:t>83</w:t>
      </w:r>
      <w:r w:rsidRPr="00F1002F">
        <w:t xml:space="preserve"> Use Case Description </w:t>
      </w:r>
      <w:r>
        <w:rPr>
          <w:rFonts w:cs="Times New Roman"/>
          <w:lang w:val="en-US"/>
        </w:rPr>
        <w:t xml:space="preserve">Menambah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126B9F7F" w14:textId="77777777" w:rsidTr="00CE2EEE">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CE2EEE">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CE2EEE">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CE2EEE">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CE2EEE">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4.1  </w:t>
            </w:r>
            <w:r w:rsidRPr="0071518B">
              <w:rPr>
                <w:rFonts w:ascii="Times New Roman" w:hAnsi="Times New Roman" w:cs="Times New Roman"/>
              </w:rPr>
              <w:t xml:space="preserve">Sistem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CE2EEE">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CE2EEE">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0BFC74A6"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48F3E9AE" w:rsidR="00C90918" w:rsidRPr="00F1002F" w:rsidRDefault="00C90918" w:rsidP="00C90918">
      <w:pPr>
        <w:pStyle w:val="Tabel"/>
      </w:pPr>
      <w:r w:rsidRPr="00F1002F">
        <w:t xml:space="preserve">Tabel </w:t>
      </w:r>
      <w:r w:rsidRPr="00F1002F">
        <w:rPr>
          <w:lang w:val="en-US"/>
        </w:rPr>
        <w:t>5.</w:t>
      </w:r>
      <w:r w:rsidR="00957A42">
        <w:rPr>
          <w:lang w:val="en-US"/>
        </w:rPr>
        <w:t>84</w:t>
      </w:r>
      <w:r w:rsidRPr="00F1002F">
        <w:t xml:space="preserve"> Use Case Description </w:t>
      </w:r>
      <w:r>
        <w:rPr>
          <w:rFonts w:cs="Times New Roman"/>
          <w:lang w:val="en-US"/>
        </w:rPr>
        <w:t xml:space="preserve">Melihat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345E1B91" w14:textId="77777777" w:rsidTr="00CE2EEE">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CE2EEE">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CE2EEE">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CE2EEE">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CE2EEE">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CE2EEE">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CE2EEE">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4E8ED812" w14:textId="77777777" w:rsidR="00C90918" w:rsidRDefault="00C90918" w:rsidP="00C90918">
      <w:pPr>
        <w:spacing w:after="0" w:line="360" w:lineRule="auto"/>
        <w:ind w:firstLine="576"/>
        <w:jc w:val="both"/>
        <w:rPr>
          <w:rFonts w:ascii="Times New Roman" w:hAnsi="Times New Roman" w:cs="Times New Roman"/>
          <w:sz w:val="24"/>
          <w:szCs w:val="24"/>
        </w:rPr>
      </w:pPr>
    </w:p>
    <w:p w14:paraId="59040F51" w14:textId="50588BFB"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B93DD6F" w:rsidR="00C90918" w:rsidRPr="00F1002F" w:rsidRDefault="00C90918" w:rsidP="00C90918">
      <w:pPr>
        <w:pStyle w:val="Tabel"/>
      </w:pPr>
      <w:r w:rsidRPr="00F1002F">
        <w:t xml:space="preserve">Tabel </w:t>
      </w:r>
      <w:r w:rsidRPr="00F1002F">
        <w:rPr>
          <w:lang w:val="en-US"/>
        </w:rPr>
        <w:t>5.</w:t>
      </w:r>
      <w:r w:rsidR="00957A42">
        <w:rPr>
          <w:lang w:val="en-US"/>
        </w:rPr>
        <w:t>85</w:t>
      </w:r>
      <w:r w:rsidRPr="00F1002F">
        <w:t xml:space="preserve"> Use Case Description </w:t>
      </w:r>
      <w:r>
        <w:rPr>
          <w:rFonts w:cs="Times New Roman"/>
          <w:lang w:val="en-US"/>
        </w:rPr>
        <w:t xml:space="preserve">Ajukan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06B9BCC4" w14:textId="77777777" w:rsidTr="00CE2EEE">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CE2EEE">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CE2EEE">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CE2EEE">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CE2EEE">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CE2EEE">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CE2EEE">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136F557B" w14:textId="77777777" w:rsidR="00B57B0D" w:rsidRDefault="00B57B0D">
      <w:pPr>
        <w:rPr>
          <w:rFonts w:ascii="Times New Roman" w:hAnsi="Times New Roman" w:cs="Times New Roman"/>
          <w:sz w:val="24"/>
          <w:szCs w:val="24"/>
        </w:rPr>
      </w:pPr>
      <w:r>
        <w:rPr>
          <w:rFonts w:ascii="Times New Roman" w:hAnsi="Times New Roman" w:cs="Times New Roman"/>
          <w:sz w:val="24"/>
          <w:szCs w:val="24"/>
        </w:rPr>
        <w:br w:type="page"/>
      </w:r>
    </w:p>
    <w:p w14:paraId="29EF10F8" w14:textId="7A43BB24" w:rsidR="004027F6" w:rsidRPr="0032555B" w:rsidRDefault="004027F6" w:rsidP="004027F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6ABD4E" w14:textId="4F535B0B" w:rsidR="004027F6" w:rsidRPr="00F1002F" w:rsidRDefault="004027F6" w:rsidP="004027F6">
      <w:pPr>
        <w:pStyle w:val="Tabel"/>
      </w:pPr>
      <w:r w:rsidRPr="00F1002F">
        <w:t xml:space="preserve">Tabel </w:t>
      </w:r>
      <w:r w:rsidRPr="00F1002F">
        <w:rPr>
          <w:lang w:val="en-US"/>
        </w:rPr>
        <w:t>5.</w:t>
      </w:r>
      <w:r>
        <w:rPr>
          <w:lang w:val="en-US"/>
        </w:rPr>
        <w:t>86</w:t>
      </w:r>
      <w:r w:rsidRPr="00F1002F">
        <w:t xml:space="preserve"> Use Case Description </w:t>
      </w:r>
      <w:r>
        <w:rPr>
          <w:rFonts w:cs="Times New Roman"/>
          <w:lang w:val="en-US"/>
        </w:rPr>
        <w:t>Mencari Menu</w:t>
      </w:r>
    </w:p>
    <w:tbl>
      <w:tblPr>
        <w:tblStyle w:val="TableGrid"/>
        <w:tblW w:w="0" w:type="auto"/>
        <w:tblLook w:val="04A0" w:firstRow="1" w:lastRow="0" w:firstColumn="1" w:lastColumn="0" w:noHBand="0" w:noVBand="1"/>
      </w:tblPr>
      <w:tblGrid>
        <w:gridCol w:w="2065"/>
        <w:gridCol w:w="2880"/>
        <w:gridCol w:w="2977"/>
      </w:tblGrid>
      <w:tr w:rsidR="004027F6" w:rsidRPr="0071518B" w14:paraId="6ACC7A08" w14:textId="77777777" w:rsidTr="00CE2EEE">
        <w:tc>
          <w:tcPr>
            <w:tcW w:w="2065" w:type="dxa"/>
          </w:tcPr>
          <w:p w14:paraId="40ED308E"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66C7B8B" w14:textId="501180B6" w:rsidR="004027F6" w:rsidRPr="0071518B" w:rsidRDefault="004027F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4027F6" w:rsidRPr="0071518B" w14:paraId="7A271BCF" w14:textId="77777777" w:rsidTr="00CE2EEE">
        <w:tc>
          <w:tcPr>
            <w:tcW w:w="2065" w:type="dxa"/>
          </w:tcPr>
          <w:p w14:paraId="41726C62"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B4BF98" w14:textId="39510C82" w:rsidR="004027F6" w:rsidRPr="0071518B" w:rsidRDefault="004027F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4027F6" w:rsidRPr="0071518B" w14:paraId="55FB380A" w14:textId="77777777" w:rsidTr="00CE2EEE">
        <w:tc>
          <w:tcPr>
            <w:tcW w:w="2065" w:type="dxa"/>
          </w:tcPr>
          <w:p w14:paraId="4962BC2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D7EF10" w14:textId="77777777" w:rsidR="004027F6" w:rsidRPr="0071518B" w:rsidRDefault="004027F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027F6" w:rsidRPr="0071518B" w14:paraId="194C2793" w14:textId="77777777" w:rsidTr="00CE2EEE">
        <w:tc>
          <w:tcPr>
            <w:tcW w:w="2065" w:type="dxa"/>
            <w:vMerge w:val="restart"/>
            <w:vAlign w:val="center"/>
          </w:tcPr>
          <w:p w14:paraId="21A1C1F5"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59AA42D"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9939D3"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027F6" w:rsidRPr="0071518B" w14:paraId="2B78C6A4" w14:textId="77777777" w:rsidTr="00CE2EEE">
        <w:tc>
          <w:tcPr>
            <w:tcW w:w="2065" w:type="dxa"/>
            <w:vMerge/>
          </w:tcPr>
          <w:p w14:paraId="1996F6AA" w14:textId="77777777" w:rsidR="004027F6" w:rsidRPr="0071518B" w:rsidRDefault="004027F6" w:rsidP="00CE2EEE">
            <w:pPr>
              <w:spacing w:line="360" w:lineRule="auto"/>
              <w:jc w:val="both"/>
              <w:rPr>
                <w:rFonts w:ascii="Times New Roman" w:hAnsi="Times New Roman" w:cs="Times New Roman"/>
                <w:i/>
              </w:rPr>
            </w:pPr>
          </w:p>
        </w:tc>
        <w:tc>
          <w:tcPr>
            <w:tcW w:w="2880" w:type="dxa"/>
          </w:tcPr>
          <w:p w14:paraId="4F819D71" w14:textId="0F96937A" w:rsidR="004027F6" w:rsidRPr="0071518B" w:rsidRDefault="004027F6" w:rsidP="004027F6">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00D82EB8">
              <w:rPr>
                <w:rFonts w:ascii="Times New Roman" w:hAnsi="Times New Roman" w:cs="Times New Roman"/>
                <w:lang w:val="en-US"/>
              </w:rPr>
              <w:t>Menu</w:t>
            </w:r>
            <w:proofErr w:type="spellEnd"/>
            <w:r w:rsidR="00D82EB8">
              <w:rPr>
                <w:rFonts w:ascii="Times New Roman" w:hAnsi="Times New Roman" w:cs="Times New Roman"/>
                <w:lang w:val="en-US"/>
              </w:rPr>
              <w:t xml:space="preserve"> Management</w:t>
            </w:r>
          </w:p>
          <w:p w14:paraId="7BA72253" w14:textId="77777777" w:rsidR="004027F6" w:rsidRPr="00947F58" w:rsidRDefault="004027F6" w:rsidP="00D82EB8">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00D82EB8" w:rsidRPr="00D82EB8">
              <w:rPr>
                <w:rFonts w:ascii="Times New Roman" w:hAnsi="Times New Roman" w:cs="Times New Roman"/>
                <w:iCs/>
                <w:lang w:val="en-US"/>
              </w:rPr>
              <w:t>menuliskan</w:t>
            </w:r>
            <w:proofErr w:type="spellEnd"/>
            <w:r w:rsidR="00D82EB8" w:rsidRPr="00D82EB8">
              <w:rPr>
                <w:rFonts w:ascii="Times New Roman" w:hAnsi="Times New Roman" w:cs="Times New Roman"/>
                <w:iCs/>
                <w:lang w:val="en-US"/>
              </w:rPr>
              <w:t xml:space="preserve"> keyword</w:t>
            </w:r>
            <w:r w:rsidRPr="00D82EB8">
              <w:rPr>
                <w:rFonts w:ascii="Times New Roman" w:hAnsi="Times New Roman" w:cs="Times New Roman"/>
                <w:iCs/>
                <w:lang w:val="en-US"/>
              </w:rPr>
              <w:t xml:space="preserve"> </w:t>
            </w:r>
            <w:r w:rsidR="00780A5E">
              <w:rPr>
                <w:rFonts w:ascii="Times New Roman" w:hAnsi="Times New Roman" w:cs="Times New Roman"/>
                <w:iCs/>
                <w:lang w:val="en-US"/>
              </w:rPr>
              <w:t xml:space="preserve">yang </w:t>
            </w:r>
            <w:proofErr w:type="spellStart"/>
            <w:r w:rsidR="00780A5E">
              <w:rPr>
                <w:rFonts w:ascii="Times New Roman" w:hAnsi="Times New Roman" w:cs="Times New Roman"/>
                <w:iCs/>
                <w:lang w:val="en-US"/>
              </w:rPr>
              <w:t>ingin</w:t>
            </w:r>
            <w:proofErr w:type="spellEnd"/>
            <w:r w:rsidR="00780A5E">
              <w:rPr>
                <w:rFonts w:ascii="Times New Roman" w:hAnsi="Times New Roman" w:cs="Times New Roman"/>
                <w:iCs/>
                <w:lang w:val="en-US"/>
              </w:rPr>
              <w:t xml:space="preserve"> </w:t>
            </w:r>
            <w:proofErr w:type="spellStart"/>
            <w:r w:rsidR="00780A5E">
              <w:rPr>
                <w:rFonts w:ascii="Times New Roman" w:hAnsi="Times New Roman" w:cs="Times New Roman"/>
                <w:iCs/>
                <w:lang w:val="en-US"/>
              </w:rPr>
              <w:t>dicari</w:t>
            </w:r>
            <w:proofErr w:type="spellEnd"/>
            <w:r w:rsidR="00780A5E">
              <w:rPr>
                <w:rFonts w:ascii="Times New Roman" w:hAnsi="Times New Roman" w:cs="Times New Roman"/>
                <w:iCs/>
                <w:lang w:val="en-US"/>
              </w:rPr>
              <w:t xml:space="preserve"> </w:t>
            </w:r>
            <w:r w:rsidR="00D82EB8" w:rsidRPr="00D82EB8">
              <w:rPr>
                <w:rFonts w:ascii="Times New Roman" w:hAnsi="Times New Roman" w:cs="Times New Roman"/>
                <w:iCs/>
                <w:lang w:val="en-US"/>
              </w:rPr>
              <w:t xml:space="preserve">pada form </w:t>
            </w:r>
            <w:proofErr w:type="spellStart"/>
            <w:r w:rsidR="00D82EB8" w:rsidRPr="00D82EB8">
              <w:rPr>
                <w:rFonts w:ascii="Times New Roman" w:hAnsi="Times New Roman" w:cs="Times New Roman"/>
                <w:iCs/>
                <w:lang w:val="en-US"/>
              </w:rPr>
              <w:t>pencarian</w:t>
            </w:r>
            <w:proofErr w:type="spellEnd"/>
            <w:r w:rsidR="00D82EB8" w:rsidRPr="00D82EB8">
              <w:rPr>
                <w:rFonts w:ascii="Times New Roman" w:hAnsi="Times New Roman" w:cs="Times New Roman"/>
                <w:iCs/>
                <w:lang w:val="en-US"/>
              </w:rPr>
              <w:t xml:space="preserve"> </w:t>
            </w:r>
          </w:p>
          <w:p w14:paraId="20F0AE6B" w14:textId="61D9E4EF" w:rsidR="00947F58" w:rsidRPr="00D82EB8" w:rsidRDefault="00947F58" w:rsidP="00D82EB8">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C5FF50B" w14:textId="41A355F9" w:rsidR="004027F6" w:rsidRPr="0071518B" w:rsidRDefault="004027F6" w:rsidP="004027F6">
            <w:pPr>
              <w:pStyle w:val="ListParagraph"/>
              <w:numPr>
                <w:ilvl w:val="1"/>
                <w:numId w:val="20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D82EB8">
              <w:rPr>
                <w:rFonts w:ascii="Times New Roman" w:hAnsi="Times New Roman" w:cs="Times New Roman"/>
                <w:lang w:val="en-US"/>
              </w:rPr>
              <w:t xml:space="preserve">Menu </w:t>
            </w:r>
            <w:proofErr w:type="spellStart"/>
            <w:r w:rsidR="00D82EB8">
              <w:rPr>
                <w:rFonts w:ascii="Times New Roman" w:hAnsi="Times New Roman" w:cs="Times New Roman"/>
                <w:lang w:val="en-US"/>
              </w:rPr>
              <w:t>Managemet</w:t>
            </w:r>
            <w:proofErr w:type="spellEnd"/>
          </w:p>
          <w:p w14:paraId="194418E6" w14:textId="647BE799" w:rsidR="000804C7" w:rsidRDefault="004027F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sidR="000804C7">
              <w:rPr>
                <w:rFonts w:ascii="Times New Roman" w:hAnsi="Times New Roman" w:cs="Times New Roman"/>
                <w:lang w:val="en-US"/>
              </w:rPr>
              <w:t>Sistem</w:t>
            </w:r>
            <w:proofErr w:type="spellEnd"/>
            <w:r w:rsidR="000804C7">
              <w:rPr>
                <w:rFonts w:ascii="Times New Roman" w:hAnsi="Times New Roman" w:cs="Times New Roman"/>
                <w:lang w:val="en-US"/>
              </w:rPr>
              <w:t xml:space="preserve"> </w:t>
            </w:r>
            <w:proofErr w:type="spellStart"/>
            <w:r w:rsidR="000804C7">
              <w:rPr>
                <w:rFonts w:ascii="Times New Roman" w:hAnsi="Times New Roman" w:cs="Times New Roman"/>
                <w:lang w:val="en-US"/>
              </w:rPr>
              <w:t>memastikan</w:t>
            </w:r>
            <w:proofErr w:type="spellEnd"/>
            <w:r w:rsidR="000804C7">
              <w:rPr>
                <w:rFonts w:ascii="Times New Roman" w:hAnsi="Times New Roman" w:cs="Times New Roman"/>
                <w:lang w:val="en-US"/>
              </w:rPr>
              <w:t xml:space="preserve"> form </w:t>
            </w:r>
            <w:proofErr w:type="spellStart"/>
            <w:r w:rsidR="000804C7">
              <w:rPr>
                <w:rFonts w:ascii="Times New Roman" w:hAnsi="Times New Roman" w:cs="Times New Roman"/>
                <w:lang w:val="en-US"/>
              </w:rPr>
              <w:t>terisi</w:t>
            </w:r>
            <w:proofErr w:type="spellEnd"/>
          </w:p>
          <w:p w14:paraId="18488D5A" w14:textId="63D17B01" w:rsidR="004027F6" w:rsidRPr="0071518B" w:rsidRDefault="000804C7"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004027F6" w:rsidRPr="0071518B">
              <w:rPr>
                <w:rFonts w:ascii="Times New Roman" w:hAnsi="Times New Roman" w:cs="Times New Roman"/>
              </w:rPr>
              <w:t xml:space="preserve">Sistem </w:t>
            </w:r>
            <w:proofErr w:type="spellStart"/>
            <w:r w:rsidR="00947F58">
              <w:rPr>
                <w:rFonts w:ascii="Times New Roman" w:hAnsi="Times New Roman" w:cs="Times New Roman"/>
                <w:lang w:val="en-US"/>
              </w:rPr>
              <w:t>mencari</w:t>
            </w:r>
            <w:proofErr w:type="spellEnd"/>
            <w:r w:rsidR="004027F6" w:rsidRPr="0071518B">
              <w:rPr>
                <w:rFonts w:ascii="Times New Roman" w:hAnsi="Times New Roman" w:cs="Times New Roman"/>
                <w:lang w:val="en-US"/>
              </w:rPr>
              <w:t xml:space="preserve"> </w:t>
            </w:r>
            <w:r w:rsidR="004027F6" w:rsidRPr="0071518B">
              <w:rPr>
                <w:rFonts w:ascii="Times New Roman" w:hAnsi="Times New Roman" w:cs="Times New Roman"/>
              </w:rPr>
              <w:t>data d</w:t>
            </w:r>
            <w:proofErr w:type="spellStart"/>
            <w:r w:rsidR="004027F6" w:rsidRPr="0071518B">
              <w:rPr>
                <w:rFonts w:ascii="Times New Roman" w:hAnsi="Times New Roman" w:cs="Times New Roman"/>
                <w:lang w:val="en-US"/>
              </w:rPr>
              <w:t>i</w:t>
            </w:r>
            <w:proofErr w:type="spellEnd"/>
            <w:r w:rsidR="004027F6" w:rsidRPr="0071518B">
              <w:rPr>
                <w:rFonts w:ascii="Times New Roman" w:hAnsi="Times New Roman" w:cs="Times New Roman"/>
              </w:rPr>
              <w:t>database</w:t>
            </w:r>
            <w:r w:rsidR="004027F6" w:rsidRPr="0071518B">
              <w:rPr>
                <w:rFonts w:ascii="Times New Roman" w:hAnsi="Times New Roman" w:cs="Times New Roman"/>
                <w:lang w:val="en-US"/>
              </w:rPr>
              <w:t xml:space="preserve"> yang </w:t>
            </w:r>
            <w:proofErr w:type="spellStart"/>
            <w:r w:rsidR="004027F6" w:rsidRPr="0071518B">
              <w:rPr>
                <w:rFonts w:ascii="Times New Roman" w:hAnsi="Times New Roman" w:cs="Times New Roman"/>
                <w:lang w:val="en-US"/>
              </w:rPr>
              <w:t>sesuai</w:t>
            </w:r>
            <w:proofErr w:type="spellEnd"/>
            <w:r w:rsidR="004027F6" w:rsidRPr="0071518B">
              <w:rPr>
                <w:rFonts w:ascii="Times New Roman" w:hAnsi="Times New Roman" w:cs="Times New Roman"/>
                <w:lang w:val="en-US"/>
              </w:rPr>
              <w:t xml:space="preserve"> </w:t>
            </w:r>
            <w:proofErr w:type="spellStart"/>
            <w:r w:rsidR="004027F6" w:rsidRPr="0071518B">
              <w:rPr>
                <w:rFonts w:ascii="Times New Roman" w:hAnsi="Times New Roman" w:cs="Times New Roman"/>
                <w:lang w:val="en-US"/>
              </w:rPr>
              <w:t>dengan</w:t>
            </w:r>
            <w:proofErr w:type="spellEnd"/>
            <w:r w:rsidR="004027F6" w:rsidRPr="0071518B">
              <w:rPr>
                <w:rFonts w:ascii="Times New Roman" w:hAnsi="Times New Roman" w:cs="Times New Roman"/>
                <w:lang w:val="en-US"/>
              </w:rPr>
              <w:t xml:space="preserve"> </w:t>
            </w:r>
            <w:r w:rsidR="00947F58">
              <w:rPr>
                <w:rFonts w:ascii="Times New Roman" w:hAnsi="Times New Roman" w:cs="Times New Roman"/>
                <w:lang w:val="en-US"/>
              </w:rPr>
              <w:t xml:space="preserve">keyword  </w:t>
            </w:r>
            <w:proofErr w:type="spellStart"/>
            <w:r w:rsidR="00947F58">
              <w:rPr>
                <w:rFonts w:ascii="Times New Roman" w:hAnsi="Times New Roman" w:cs="Times New Roman"/>
                <w:lang w:val="en-US"/>
              </w:rPr>
              <w:t>menampilkan</w:t>
            </w:r>
            <w:proofErr w:type="spellEnd"/>
            <w:r w:rsidR="00947F58">
              <w:rPr>
                <w:rFonts w:ascii="Times New Roman" w:hAnsi="Times New Roman" w:cs="Times New Roman"/>
                <w:lang w:val="en-US"/>
              </w:rPr>
              <w:t xml:space="preserve"> </w:t>
            </w:r>
            <w:proofErr w:type="spellStart"/>
            <w:r w:rsidR="00947F58">
              <w:rPr>
                <w:rFonts w:ascii="Times New Roman" w:hAnsi="Times New Roman" w:cs="Times New Roman"/>
                <w:lang w:val="en-US"/>
              </w:rPr>
              <w:t>hasilnya</w:t>
            </w:r>
            <w:proofErr w:type="spellEnd"/>
            <w:r w:rsidR="00947F58">
              <w:rPr>
                <w:rFonts w:ascii="Times New Roman" w:hAnsi="Times New Roman" w:cs="Times New Roman"/>
                <w:lang w:val="en-US"/>
              </w:rPr>
              <w:t xml:space="preserve"> di </w:t>
            </w:r>
            <w:proofErr w:type="spellStart"/>
            <w:r w:rsidR="00947F58">
              <w:rPr>
                <w:rFonts w:ascii="Times New Roman" w:hAnsi="Times New Roman" w:cs="Times New Roman"/>
                <w:lang w:val="en-US"/>
              </w:rPr>
              <w:t>halaman</w:t>
            </w:r>
            <w:proofErr w:type="spellEnd"/>
            <w:r w:rsidR="00947F58">
              <w:rPr>
                <w:rFonts w:ascii="Times New Roman" w:hAnsi="Times New Roman" w:cs="Times New Roman"/>
                <w:lang w:val="en-US"/>
              </w:rPr>
              <w:t xml:space="preserve"> menu management</w:t>
            </w:r>
          </w:p>
          <w:p w14:paraId="32636DD1" w14:textId="77777777" w:rsidR="004027F6" w:rsidRPr="0071518B" w:rsidRDefault="004027F6" w:rsidP="00CE2EEE">
            <w:pPr>
              <w:pStyle w:val="ListParagraph"/>
              <w:ind w:left="473" w:hanging="473"/>
              <w:rPr>
                <w:rFonts w:ascii="Times New Roman" w:hAnsi="Times New Roman" w:cs="Times New Roman"/>
                <w:lang w:val="en-US"/>
              </w:rPr>
            </w:pPr>
          </w:p>
        </w:tc>
      </w:tr>
      <w:tr w:rsidR="004027F6" w:rsidRPr="0071518B" w14:paraId="39420880" w14:textId="77777777" w:rsidTr="00CE2EEE">
        <w:tc>
          <w:tcPr>
            <w:tcW w:w="2065" w:type="dxa"/>
          </w:tcPr>
          <w:p w14:paraId="536941A4"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8081609" w14:textId="1E86BB2D" w:rsidR="004027F6" w:rsidRPr="0071518B" w:rsidRDefault="00C8216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027F6" w:rsidRPr="0071518B" w14:paraId="4A18B090" w14:textId="77777777" w:rsidTr="00CE2EEE">
        <w:tc>
          <w:tcPr>
            <w:tcW w:w="2065" w:type="dxa"/>
          </w:tcPr>
          <w:p w14:paraId="354CD6F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FDE971E" w14:textId="77777777" w:rsidR="004027F6" w:rsidRPr="0071518B" w:rsidRDefault="004027F6" w:rsidP="00CE2EEE">
            <w:pPr>
              <w:spacing w:line="360" w:lineRule="auto"/>
              <w:rPr>
                <w:rFonts w:ascii="Times New Roman" w:hAnsi="Times New Roman" w:cs="Times New Roman"/>
                <w:lang w:val="en-US"/>
              </w:rPr>
            </w:pPr>
          </w:p>
        </w:tc>
        <w:tc>
          <w:tcPr>
            <w:tcW w:w="2977" w:type="dxa"/>
          </w:tcPr>
          <w:p w14:paraId="7958433F" w14:textId="77777777" w:rsidR="004027F6" w:rsidRPr="0071518B" w:rsidRDefault="004027F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789B6B" w14:textId="474E3A6B" w:rsidR="004027F6" w:rsidRDefault="004027F6" w:rsidP="00EF4211">
      <w:pPr>
        <w:rPr>
          <w:rFonts w:ascii="Times New Roman" w:hAnsi="Times New Roman" w:cs="Times New Roman"/>
          <w:b/>
          <w:caps/>
          <w:noProof/>
          <w:sz w:val="26"/>
          <w:szCs w:val="26"/>
          <w:lang w:val="pt-BR"/>
        </w:rPr>
      </w:pPr>
    </w:p>
    <w:p w14:paraId="44441B33" w14:textId="2E0B030A" w:rsidR="00BF41A1" w:rsidRPr="0032555B" w:rsidRDefault="00BF41A1" w:rsidP="00BF41A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D44A39" w14:textId="0D65DF69" w:rsidR="00BF41A1" w:rsidRPr="00F1002F" w:rsidRDefault="00BF41A1" w:rsidP="00BF41A1">
      <w:pPr>
        <w:pStyle w:val="Tabel"/>
      </w:pPr>
      <w:r w:rsidRPr="00F1002F">
        <w:t xml:space="preserve">Tabel </w:t>
      </w:r>
      <w:r w:rsidRPr="00F1002F">
        <w:rPr>
          <w:lang w:val="en-US"/>
        </w:rPr>
        <w:t>5.</w:t>
      </w:r>
      <w:r>
        <w:rPr>
          <w:lang w:val="en-US"/>
        </w:rPr>
        <w:t>87</w:t>
      </w:r>
      <w:r w:rsidRPr="00F1002F">
        <w:t xml:space="preserve"> Use Case Description </w:t>
      </w:r>
      <w:r>
        <w:rPr>
          <w:rFonts w:cs="Times New Roman"/>
          <w:lang w:val="en-US"/>
        </w:rPr>
        <w:t>Mencari Submenu</w:t>
      </w:r>
    </w:p>
    <w:tbl>
      <w:tblPr>
        <w:tblStyle w:val="TableGrid"/>
        <w:tblW w:w="0" w:type="auto"/>
        <w:tblLook w:val="04A0" w:firstRow="1" w:lastRow="0" w:firstColumn="1" w:lastColumn="0" w:noHBand="0" w:noVBand="1"/>
      </w:tblPr>
      <w:tblGrid>
        <w:gridCol w:w="2065"/>
        <w:gridCol w:w="2880"/>
        <w:gridCol w:w="2977"/>
      </w:tblGrid>
      <w:tr w:rsidR="00BF41A1" w:rsidRPr="0071518B" w14:paraId="67B905EC" w14:textId="77777777" w:rsidTr="00CE2EEE">
        <w:tc>
          <w:tcPr>
            <w:tcW w:w="2065" w:type="dxa"/>
          </w:tcPr>
          <w:p w14:paraId="02302642"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85246" w14:textId="0B547A0B" w:rsidR="00BF41A1" w:rsidRPr="0071518B" w:rsidRDefault="00BF41A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BF41A1" w:rsidRPr="0071518B" w14:paraId="23808B30" w14:textId="77777777" w:rsidTr="00CE2EEE">
        <w:tc>
          <w:tcPr>
            <w:tcW w:w="2065" w:type="dxa"/>
          </w:tcPr>
          <w:p w14:paraId="40250BF0"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847BF3E" w14:textId="77777777" w:rsidR="00BF41A1" w:rsidRPr="0071518B" w:rsidRDefault="00BF41A1"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BF41A1" w:rsidRPr="0071518B" w14:paraId="074B82C3" w14:textId="77777777" w:rsidTr="00CE2EEE">
        <w:tc>
          <w:tcPr>
            <w:tcW w:w="2065" w:type="dxa"/>
          </w:tcPr>
          <w:p w14:paraId="156865DD"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1189651" w14:textId="77777777" w:rsidR="00BF41A1" w:rsidRPr="0071518B" w:rsidRDefault="00BF41A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41A1" w:rsidRPr="0071518B" w14:paraId="74E34DFB" w14:textId="77777777" w:rsidTr="00CE2EEE">
        <w:tc>
          <w:tcPr>
            <w:tcW w:w="2065" w:type="dxa"/>
            <w:vMerge w:val="restart"/>
            <w:vAlign w:val="center"/>
          </w:tcPr>
          <w:p w14:paraId="76E42470"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956E655"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5CF1849"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41A1" w:rsidRPr="0071518B" w14:paraId="01C141F9" w14:textId="77777777" w:rsidTr="00CE2EEE">
        <w:tc>
          <w:tcPr>
            <w:tcW w:w="2065" w:type="dxa"/>
            <w:vMerge/>
          </w:tcPr>
          <w:p w14:paraId="4F338F7E" w14:textId="77777777" w:rsidR="00BF41A1" w:rsidRPr="0071518B" w:rsidRDefault="00BF41A1" w:rsidP="00CE2EEE">
            <w:pPr>
              <w:spacing w:line="360" w:lineRule="auto"/>
              <w:jc w:val="both"/>
              <w:rPr>
                <w:rFonts w:ascii="Times New Roman" w:hAnsi="Times New Roman" w:cs="Times New Roman"/>
                <w:i/>
              </w:rPr>
            </w:pPr>
          </w:p>
        </w:tc>
        <w:tc>
          <w:tcPr>
            <w:tcW w:w="2880" w:type="dxa"/>
          </w:tcPr>
          <w:p w14:paraId="0814B19D" w14:textId="30FFC092" w:rsidR="00BF41A1" w:rsidRPr="0071518B" w:rsidRDefault="00BF41A1" w:rsidP="00BF41A1">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1CEE8989" w14:textId="77777777" w:rsidR="00BF41A1" w:rsidRPr="00947F58" w:rsidRDefault="00BF41A1" w:rsidP="00BF41A1">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61F1AC6" w14:textId="77777777" w:rsidR="00BF41A1" w:rsidRPr="00D82EB8" w:rsidRDefault="00BF41A1" w:rsidP="00BF41A1">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52D4C6" w14:textId="6B44D7CD" w:rsidR="00BF41A1" w:rsidRPr="0071518B" w:rsidRDefault="00BF41A1" w:rsidP="00BF41A1">
            <w:pPr>
              <w:pStyle w:val="ListParagraph"/>
              <w:numPr>
                <w:ilvl w:val="1"/>
                <w:numId w:val="21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6EB9AEA2" w14:textId="77777777" w:rsidR="00BF41A1" w:rsidRDefault="00BF41A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46D5CAF" w14:textId="6B938C01" w:rsidR="00BF41A1" w:rsidRPr="0071518B" w:rsidRDefault="00BF41A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52898BB3" w14:textId="77777777" w:rsidR="00BF41A1" w:rsidRPr="0071518B" w:rsidRDefault="00BF41A1" w:rsidP="00CE2EEE">
            <w:pPr>
              <w:pStyle w:val="ListParagraph"/>
              <w:ind w:left="473" w:hanging="473"/>
              <w:rPr>
                <w:rFonts w:ascii="Times New Roman" w:hAnsi="Times New Roman" w:cs="Times New Roman"/>
                <w:lang w:val="en-US"/>
              </w:rPr>
            </w:pPr>
          </w:p>
        </w:tc>
      </w:tr>
      <w:tr w:rsidR="00BF41A1" w:rsidRPr="0071518B" w14:paraId="262309D5" w14:textId="77777777" w:rsidTr="00CE2EEE">
        <w:tc>
          <w:tcPr>
            <w:tcW w:w="2065" w:type="dxa"/>
          </w:tcPr>
          <w:p w14:paraId="6E0CAF2B"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7A8E9EC" w14:textId="77777777" w:rsidR="00BF41A1" w:rsidRPr="0071518B" w:rsidRDefault="00BF41A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41A1" w:rsidRPr="0071518B" w14:paraId="1431FACA" w14:textId="77777777" w:rsidTr="00CE2EEE">
        <w:tc>
          <w:tcPr>
            <w:tcW w:w="2065" w:type="dxa"/>
          </w:tcPr>
          <w:p w14:paraId="293CF70A"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Input</w:t>
            </w:r>
          </w:p>
        </w:tc>
        <w:tc>
          <w:tcPr>
            <w:tcW w:w="2880" w:type="dxa"/>
          </w:tcPr>
          <w:p w14:paraId="22DDF920" w14:textId="77777777" w:rsidR="00BF41A1" w:rsidRPr="0071518B" w:rsidRDefault="00BF41A1" w:rsidP="00CE2EEE">
            <w:pPr>
              <w:spacing w:line="360" w:lineRule="auto"/>
              <w:rPr>
                <w:rFonts w:ascii="Times New Roman" w:hAnsi="Times New Roman" w:cs="Times New Roman"/>
                <w:lang w:val="en-US"/>
              </w:rPr>
            </w:pPr>
          </w:p>
        </w:tc>
        <w:tc>
          <w:tcPr>
            <w:tcW w:w="2977" w:type="dxa"/>
          </w:tcPr>
          <w:p w14:paraId="38AB06D5" w14:textId="77777777" w:rsidR="00BF41A1" w:rsidRPr="0071518B" w:rsidRDefault="00BF41A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240798" w14:textId="5FE2FA07" w:rsidR="00BF41A1" w:rsidRDefault="00BF41A1" w:rsidP="00EF4211">
      <w:pPr>
        <w:rPr>
          <w:rFonts w:ascii="Times New Roman" w:hAnsi="Times New Roman" w:cs="Times New Roman"/>
          <w:b/>
          <w:caps/>
          <w:noProof/>
          <w:sz w:val="26"/>
          <w:szCs w:val="26"/>
          <w:lang w:val="pt-BR"/>
        </w:rPr>
      </w:pPr>
    </w:p>
    <w:p w14:paraId="645BB382" w14:textId="03E71046" w:rsidR="00991FD6" w:rsidRPr="0032555B" w:rsidRDefault="00991FD6" w:rsidP="00991F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0273E5" w14:textId="328D81B8" w:rsidR="00991FD6" w:rsidRPr="00F1002F" w:rsidRDefault="00991FD6" w:rsidP="00991FD6">
      <w:pPr>
        <w:pStyle w:val="Tabel"/>
      </w:pPr>
      <w:r w:rsidRPr="00F1002F">
        <w:t xml:space="preserve">Tabel </w:t>
      </w:r>
      <w:r w:rsidRPr="00F1002F">
        <w:rPr>
          <w:lang w:val="en-US"/>
        </w:rPr>
        <w:t>5.</w:t>
      </w:r>
      <w:r>
        <w:rPr>
          <w:lang w:val="en-US"/>
        </w:rPr>
        <w:t>88</w:t>
      </w:r>
      <w:r w:rsidRPr="00F1002F">
        <w:t xml:space="preserve"> Use Case Description </w:t>
      </w:r>
      <w:r>
        <w:rPr>
          <w:rFonts w:cs="Times New Roman"/>
          <w:lang w:val="en-US"/>
        </w:rPr>
        <w:t>Mencari Pegawai TU</w:t>
      </w:r>
    </w:p>
    <w:tbl>
      <w:tblPr>
        <w:tblStyle w:val="TableGrid"/>
        <w:tblW w:w="0" w:type="auto"/>
        <w:tblLook w:val="04A0" w:firstRow="1" w:lastRow="0" w:firstColumn="1" w:lastColumn="0" w:noHBand="0" w:noVBand="1"/>
      </w:tblPr>
      <w:tblGrid>
        <w:gridCol w:w="2065"/>
        <w:gridCol w:w="2880"/>
        <w:gridCol w:w="2977"/>
      </w:tblGrid>
      <w:tr w:rsidR="00991FD6" w:rsidRPr="0071518B" w14:paraId="55F4F069" w14:textId="77777777" w:rsidTr="00CE2EEE">
        <w:tc>
          <w:tcPr>
            <w:tcW w:w="2065" w:type="dxa"/>
          </w:tcPr>
          <w:p w14:paraId="5224E0B9"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BCDEC73" w14:textId="60275C67" w:rsidR="00991FD6" w:rsidRPr="0071518B" w:rsidRDefault="00991FD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991FD6" w:rsidRPr="0071518B" w14:paraId="1D045ACF" w14:textId="77777777" w:rsidTr="00CE2EEE">
        <w:tc>
          <w:tcPr>
            <w:tcW w:w="2065" w:type="dxa"/>
          </w:tcPr>
          <w:p w14:paraId="30B7D712"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7C288BC" w14:textId="77777777" w:rsidR="00991FD6" w:rsidRPr="0071518B" w:rsidRDefault="00991FD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991FD6" w:rsidRPr="0071518B" w14:paraId="753EE5F8" w14:textId="77777777" w:rsidTr="00CE2EEE">
        <w:tc>
          <w:tcPr>
            <w:tcW w:w="2065" w:type="dxa"/>
          </w:tcPr>
          <w:p w14:paraId="4B1C67C1"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C52591" w14:textId="77777777" w:rsidR="00991FD6" w:rsidRPr="0071518B" w:rsidRDefault="00991FD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91FD6" w:rsidRPr="0071518B" w14:paraId="0E442703" w14:textId="77777777" w:rsidTr="00CE2EEE">
        <w:tc>
          <w:tcPr>
            <w:tcW w:w="2065" w:type="dxa"/>
            <w:vMerge w:val="restart"/>
            <w:vAlign w:val="center"/>
          </w:tcPr>
          <w:p w14:paraId="09094113"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312319F"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C0671B0"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91FD6" w:rsidRPr="0071518B" w14:paraId="2883CC2A" w14:textId="77777777" w:rsidTr="00CE2EEE">
        <w:tc>
          <w:tcPr>
            <w:tcW w:w="2065" w:type="dxa"/>
            <w:vMerge/>
          </w:tcPr>
          <w:p w14:paraId="679948CC" w14:textId="77777777" w:rsidR="00991FD6" w:rsidRPr="0071518B" w:rsidRDefault="00991FD6" w:rsidP="00CE2EEE">
            <w:pPr>
              <w:spacing w:line="360" w:lineRule="auto"/>
              <w:jc w:val="both"/>
              <w:rPr>
                <w:rFonts w:ascii="Times New Roman" w:hAnsi="Times New Roman" w:cs="Times New Roman"/>
                <w:i/>
              </w:rPr>
            </w:pPr>
          </w:p>
        </w:tc>
        <w:tc>
          <w:tcPr>
            <w:tcW w:w="2880" w:type="dxa"/>
          </w:tcPr>
          <w:p w14:paraId="7E8AA87A" w14:textId="56988B52" w:rsidR="00991FD6" w:rsidRPr="0071518B" w:rsidRDefault="00991FD6" w:rsidP="00991FD6">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286E3F84" w14:textId="77777777" w:rsidR="00991FD6" w:rsidRPr="00947F58" w:rsidRDefault="00991FD6" w:rsidP="00991FD6">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88773B6" w14:textId="77777777" w:rsidR="00991FD6" w:rsidRPr="00D82EB8" w:rsidRDefault="00991FD6" w:rsidP="00991FD6">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F6ECEE7" w14:textId="4D8B23EB" w:rsidR="00991FD6" w:rsidRPr="0071518B" w:rsidRDefault="00991FD6" w:rsidP="00991FD6">
            <w:pPr>
              <w:pStyle w:val="ListParagraph"/>
              <w:numPr>
                <w:ilvl w:val="1"/>
                <w:numId w:val="21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09046031" w14:textId="77777777" w:rsidR="00991FD6" w:rsidRDefault="00991FD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7EAFD6A" w14:textId="58E6D19A" w:rsidR="00991FD6" w:rsidRPr="0071518B" w:rsidRDefault="00991FD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D08752B" w14:textId="77777777" w:rsidR="00991FD6" w:rsidRPr="0071518B" w:rsidRDefault="00991FD6" w:rsidP="00CE2EEE">
            <w:pPr>
              <w:pStyle w:val="ListParagraph"/>
              <w:ind w:left="473" w:hanging="473"/>
              <w:rPr>
                <w:rFonts w:ascii="Times New Roman" w:hAnsi="Times New Roman" w:cs="Times New Roman"/>
                <w:lang w:val="en-US"/>
              </w:rPr>
            </w:pPr>
          </w:p>
        </w:tc>
      </w:tr>
      <w:tr w:rsidR="00991FD6" w:rsidRPr="0071518B" w14:paraId="188D2919" w14:textId="77777777" w:rsidTr="00CE2EEE">
        <w:tc>
          <w:tcPr>
            <w:tcW w:w="2065" w:type="dxa"/>
          </w:tcPr>
          <w:p w14:paraId="633C1D0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4338BF6" w14:textId="77777777" w:rsidR="00991FD6" w:rsidRPr="0071518B" w:rsidRDefault="00991FD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91FD6" w:rsidRPr="0071518B" w14:paraId="4D9F6935" w14:textId="77777777" w:rsidTr="00CE2EEE">
        <w:tc>
          <w:tcPr>
            <w:tcW w:w="2065" w:type="dxa"/>
          </w:tcPr>
          <w:p w14:paraId="7A6E578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621DA9E" w14:textId="77777777" w:rsidR="00991FD6" w:rsidRPr="0071518B" w:rsidRDefault="00991FD6" w:rsidP="00CE2EEE">
            <w:pPr>
              <w:spacing w:line="360" w:lineRule="auto"/>
              <w:rPr>
                <w:rFonts w:ascii="Times New Roman" w:hAnsi="Times New Roman" w:cs="Times New Roman"/>
                <w:lang w:val="en-US"/>
              </w:rPr>
            </w:pPr>
          </w:p>
        </w:tc>
        <w:tc>
          <w:tcPr>
            <w:tcW w:w="2977" w:type="dxa"/>
          </w:tcPr>
          <w:p w14:paraId="0BCCDF4E" w14:textId="77777777" w:rsidR="00991FD6" w:rsidRPr="0071518B" w:rsidRDefault="00991FD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9ECE43" w14:textId="465261CF" w:rsidR="00991FD6" w:rsidRDefault="00991FD6" w:rsidP="00EF4211">
      <w:pPr>
        <w:rPr>
          <w:rFonts w:ascii="Times New Roman" w:hAnsi="Times New Roman" w:cs="Times New Roman"/>
          <w:b/>
          <w:caps/>
          <w:noProof/>
          <w:sz w:val="26"/>
          <w:szCs w:val="26"/>
          <w:lang w:val="pt-BR"/>
        </w:rPr>
      </w:pPr>
    </w:p>
    <w:p w14:paraId="638BE701" w14:textId="2DC21861" w:rsidR="00EE16D8" w:rsidRPr="0032555B" w:rsidRDefault="00EE16D8" w:rsidP="00EE16D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w:t>
      </w:r>
      <w:r w:rsidR="00385A95">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29ECEE" w14:textId="2683D7EC" w:rsidR="00EE16D8" w:rsidRPr="00F1002F" w:rsidRDefault="00EE16D8" w:rsidP="00EE16D8">
      <w:pPr>
        <w:pStyle w:val="Tabel"/>
      </w:pPr>
      <w:r w:rsidRPr="00F1002F">
        <w:t xml:space="preserve">Tabel </w:t>
      </w:r>
      <w:r w:rsidRPr="00F1002F">
        <w:rPr>
          <w:lang w:val="en-US"/>
        </w:rPr>
        <w:t>5.</w:t>
      </w:r>
      <w:r>
        <w:rPr>
          <w:lang w:val="en-US"/>
        </w:rPr>
        <w:t>8</w:t>
      </w:r>
      <w:r w:rsidR="00385A95">
        <w:rPr>
          <w:lang w:val="en-US"/>
        </w:rPr>
        <w:t>9</w:t>
      </w:r>
      <w:r w:rsidRPr="00F1002F">
        <w:t xml:space="preserve"> Use Case Description </w:t>
      </w:r>
      <w:r>
        <w:rPr>
          <w:rFonts w:cs="Times New Roman"/>
          <w:lang w:val="en-US"/>
        </w:rPr>
        <w:t>Mencari Pegawai BKD</w:t>
      </w:r>
    </w:p>
    <w:tbl>
      <w:tblPr>
        <w:tblStyle w:val="TableGrid"/>
        <w:tblW w:w="0" w:type="auto"/>
        <w:tblLook w:val="04A0" w:firstRow="1" w:lastRow="0" w:firstColumn="1" w:lastColumn="0" w:noHBand="0" w:noVBand="1"/>
      </w:tblPr>
      <w:tblGrid>
        <w:gridCol w:w="2065"/>
        <w:gridCol w:w="2880"/>
        <w:gridCol w:w="2977"/>
      </w:tblGrid>
      <w:tr w:rsidR="00EE16D8" w:rsidRPr="0071518B" w14:paraId="5B76A847" w14:textId="77777777" w:rsidTr="00CE2EEE">
        <w:tc>
          <w:tcPr>
            <w:tcW w:w="2065" w:type="dxa"/>
          </w:tcPr>
          <w:p w14:paraId="28731897"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283202F" w14:textId="2079C25C" w:rsidR="00EE16D8" w:rsidRPr="0071518B" w:rsidRDefault="00EE16D8"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EE16D8" w:rsidRPr="0071518B" w14:paraId="50E683F3" w14:textId="77777777" w:rsidTr="00CE2EEE">
        <w:tc>
          <w:tcPr>
            <w:tcW w:w="2065" w:type="dxa"/>
          </w:tcPr>
          <w:p w14:paraId="722299A3"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46CE6FF" w14:textId="77777777" w:rsidR="00EE16D8" w:rsidRPr="0071518B" w:rsidRDefault="00EE16D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EE16D8" w:rsidRPr="0071518B" w14:paraId="5D84BC34" w14:textId="77777777" w:rsidTr="00CE2EEE">
        <w:tc>
          <w:tcPr>
            <w:tcW w:w="2065" w:type="dxa"/>
          </w:tcPr>
          <w:p w14:paraId="3660EDC6"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F8E9F5E" w14:textId="77777777" w:rsidR="00EE16D8" w:rsidRPr="0071518B" w:rsidRDefault="00EE16D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E16D8" w:rsidRPr="0071518B" w14:paraId="2315B4A3" w14:textId="77777777" w:rsidTr="00CE2EEE">
        <w:tc>
          <w:tcPr>
            <w:tcW w:w="2065" w:type="dxa"/>
            <w:vMerge w:val="restart"/>
            <w:vAlign w:val="center"/>
          </w:tcPr>
          <w:p w14:paraId="4834F5AD"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2C1BF12"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DCBEB7B"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E16D8" w:rsidRPr="0071518B" w14:paraId="5BAB7873" w14:textId="77777777" w:rsidTr="00CE2EEE">
        <w:tc>
          <w:tcPr>
            <w:tcW w:w="2065" w:type="dxa"/>
            <w:vMerge/>
          </w:tcPr>
          <w:p w14:paraId="12BF9AB9" w14:textId="77777777" w:rsidR="00EE16D8" w:rsidRPr="0071518B" w:rsidRDefault="00EE16D8" w:rsidP="00CE2EEE">
            <w:pPr>
              <w:spacing w:line="360" w:lineRule="auto"/>
              <w:jc w:val="both"/>
              <w:rPr>
                <w:rFonts w:ascii="Times New Roman" w:hAnsi="Times New Roman" w:cs="Times New Roman"/>
                <w:i/>
              </w:rPr>
            </w:pPr>
          </w:p>
        </w:tc>
        <w:tc>
          <w:tcPr>
            <w:tcW w:w="2880" w:type="dxa"/>
          </w:tcPr>
          <w:p w14:paraId="5B9F65F3" w14:textId="39388C01" w:rsidR="00EE16D8" w:rsidRPr="0071518B" w:rsidRDefault="00EE16D8" w:rsidP="00EE16D8">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0D1704B4" w14:textId="77777777" w:rsidR="00EE16D8" w:rsidRPr="00947F58" w:rsidRDefault="00EE16D8" w:rsidP="00EE16D8">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71C36AC" w14:textId="77777777" w:rsidR="00EE16D8" w:rsidRPr="00D82EB8" w:rsidRDefault="00EE16D8" w:rsidP="00EE16D8">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6A30B0" w14:textId="7F13971A" w:rsidR="00EE16D8" w:rsidRPr="0071518B" w:rsidRDefault="00EE16D8" w:rsidP="00EE16D8">
            <w:pPr>
              <w:pStyle w:val="ListParagraph"/>
              <w:numPr>
                <w:ilvl w:val="1"/>
                <w:numId w:val="21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24DA9F5D" w14:textId="77777777" w:rsidR="00EE16D8" w:rsidRDefault="00EE16D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2207AF0" w14:textId="552F73FD" w:rsidR="00EE16D8" w:rsidRPr="0071518B" w:rsidRDefault="00EE16D8"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63194651" w14:textId="77777777" w:rsidR="00EE16D8" w:rsidRPr="0071518B" w:rsidRDefault="00EE16D8" w:rsidP="00CE2EEE">
            <w:pPr>
              <w:pStyle w:val="ListParagraph"/>
              <w:ind w:left="473" w:hanging="473"/>
              <w:rPr>
                <w:rFonts w:ascii="Times New Roman" w:hAnsi="Times New Roman" w:cs="Times New Roman"/>
                <w:lang w:val="en-US"/>
              </w:rPr>
            </w:pPr>
          </w:p>
        </w:tc>
      </w:tr>
      <w:tr w:rsidR="00EE16D8" w:rsidRPr="0071518B" w14:paraId="69D6979D" w14:textId="77777777" w:rsidTr="00CE2EEE">
        <w:tc>
          <w:tcPr>
            <w:tcW w:w="2065" w:type="dxa"/>
          </w:tcPr>
          <w:p w14:paraId="5C38CA9D"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9C1C606" w14:textId="77777777" w:rsidR="00EE16D8" w:rsidRPr="0071518B" w:rsidRDefault="00EE16D8"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E16D8" w:rsidRPr="0071518B" w14:paraId="65E0D873" w14:textId="77777777" w:rsidTr="00CE2EEE">
        <w:tc>
          <w:tcPr>
            <w:tcW w:w="2065" w:type="dxa"/>
          </w:tcPr>
          <w:p w14:paraId="68834E28"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05A327F" w14:textId="77777777" w:rsidR="00EE16D8" w:rsidRPr="0071518B" w:rsidRDefault="00EE16D8" w:rsidP="00CE2EEE">
            <w:pPr>
              <w:spacing w:line="360" w:lineRule="auto"/>
              <w:rPr>
                <w:rFonts w:ascii="Times New Roman" w:hAnsi="Times New Roman" w:cs="Times New Roman"/>
                <w:lang w:val="en-US"/>
              </w:rPr>
            </w:pPr>
          </w:p>
        </w:tc>
        <w:tc>
          <w:tcPr>
            <w:tcW w:w="2977" w:type="dxa"/>
          </w:tcPr>
          <w:p w14:paraId="6F4FDD11" w14:textId="77777777" w:rsidR="00EE16D8" w:rsidRPr="0071518B" w:rsidRDefault="00EE16D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7F166B" w14:textId="2AFF38CD" w:rsidR="00EE16D8" w:rsidRDefault="00EE16D8" w:rsidP="00EF4211">
      <w:pPr>
        <w:rPr>
          <w:rFonts w:ascii="Times New Roman" w:hAnsi="Times New Roman" w:cs="Times New Roman"/>
          <w:b/>
          <w:caps/>
          <w:noProof/>
          <w:sz w:val="26"/>
          <w:szCs w:val="26"/>
          <w:lang w:val="pt-BR"/>
        </w:rPr>
      </w:pPr>
    </w:p>
    <w:p w14:paraId="64519EE7" w14:textId="29CF1642" w:rsidR="00385A95" w:rsidRPr="0032555B" w:rsidRDefault="00385A95" w:rsidP="00385A9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9EAB9" w14:textId="595D4F85" w:rsidR="00385A95" w:rsidRPr="00F1002F" w:rsidRDefault="00385A95" w:rsidP="00385A95">
      <w:pPr>
        <w:pStyle w:val="Tabel"/>
      </w:pPr>
      <w:r w:rsidRPr="00F1002F">
        <w:t xml:space="preserve">Tabel </w:t>
      </w:r>
      <w:r w:rsidRPr="00F1002F">
        <w:rPr>
          <w:lang w:val="en-US"/>
        </w:rPr>
        <w:t>5.</w:t>
      </w:r>
      <w:r w:rsidR="006C617C">
        <w:rPr>
          <w:lang w:val="en-US"/>
        </w:rPr>
        <w:t>90</w:t>
      </w:r>
      <w:r w:rsidRPr="00F1002F">
        <w:t xml:space="preserve"> Use Case Description </w:t>
      </w:r>
      <w:r>
        <w:rPr>
          <w:rFonts w:cs="Times New Roman"/>
          <w:lang w:val="en-US"/>
        </w:rPr>
        <w:t>Mencari Pegawai BKA</w:t>
      </w:r>
    </w:p>
    <w:tbl>
      <w:tblPr>
        <w:tblStyle w:val="TableGrid"/>
        <w:tblW w:w="0" w:type="auto"/>
        <w:tblLook w:val="04A0" w:firstRow="1" w:lastRow="0" w:firstColumn="1" w:lastColumn="0" w:noHBand="0" w:noVBand="1"/>
      </w:tblPr>
      <w:tblGrid>
        <w:gridCol w:w="2065"/>
        <w:gridCol w:w="2880"/>
        <w:gridCol w:w="2977"/>
      </w:tblGrid>
      <w:tr w:rsidR="00385A95" w:rsidRPr="0071518B" w14:paraId="7856539D" w14:textId="77777777" w:rsidTr="00CE2EEE">
        <w:tc>
          <w:tcPr>
            <w:tcW w:w="2065" w:type="dxa"/>
          </w:tcPr>
          <w:p w14:paraId="70BE76C6"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DF7347" w14:textId="6E70AADA" w:rsidR="00385A95" w:rsidRPr="0071518B" w:rsidRDefault="00385A9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385A95" w:rsidRPr="0071518B" w14:paraId="52A58B0F" w14:textId="77777777" w:rsidTr="00CE2EEE">
        <w:tc>
          <w:tcPr>
            <w:tcW w:w="2065" w:type="dxa"/>
          </w:tcPr>
          <w:p w14:paraId="22D2B2A9"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1CC45B" w14:textId="77777777" w:rsidR="00385A95" w:rsidRPr="0071518B" w:rsidRDefault="00385A95"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385A95" w:rsidRPr="0071518B" w14:paraId="79A529B1" w14:textId="77777777" w:rsidTr="00CE2EEE">
        <w:tc>
          <w:tcPr>
            <w:tcW w:w="2065" w:type="dxa"/>
          </w:tcPr>
          <w:p w14:paraId="33D49A8A"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E395CAC" w14:textId="77777777" w:rsidR="00385A95" w:rsidRPr="0071518B" w:rsidRDefault="00385A9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385A95" w:rsidRPr="0071518B" w14:paraId="6BC54632" w14:textId="77777777" w:rsidTr="00CE2EEE">
        <w:tc>
          <w:tcPr>
            <w:tcW w:w="2065" w:type="dxa"/>
            <w:vMerge w:val="restart"/>
            <w:vAlign w:val="center"/>
          </w:tcPr>
          <w:p w14:paraId="503D6B34"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F468620"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F946A78"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385A95" w:rsidRPr="0071518B" w14:paraId="655C95B6" w14:textId="77777777" w:rsidTr="00CE2EEE">
        <w:tc>
          <w:tcPr>
            <w:tcW w:w="2065" w:type="dxa"/>
            <w:vMerge/>
          </w:tcPr>
          <w:p w14:paraId="0A22ECBF" w14:textId="77777777" w:rsidR="00385A95" w:rsidRPr="0071518B" w:rsidRDefault="00385A95" w:rsidP="00CE2EEE">
            <w:pPr>
              <w:spacing w:line="360" w:lineRule="auto"/>
              <w:jc w:val="both"/>
              <w:rPr>
                <w:rFonts w:ascii="Times New Roman" w:hAnsi="Times New Roman" w:cs="Times New Roman"/>
                <w:i/>
              </w:rPr>
            </w:pPr>
          </w:p>
        </w:tc>
        <w:tc>
          <w:tcPr>
            <w:tcW w:w="2880" w:type="dxa"/>
          </w:tcPr>
          <w:p w14:paraId="78E1032C" w14:textId="4EDA10EA" w:rsidR="00385A95" w:rsidRPr="0071518B" w:rsidRDefault="00385A95" w:rsidP="00385A95">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B439A21" w14:textId="77777777" w:rsidR="00385A95" w:rsidRPr="00947F58" w:rsidRDefault="00385A95" w:rsidP="00385A95">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B7CDA9A" w14:textId="77777777" w:rsidR="00385A95" w:rsidRPr="00D82EB8" w:rsidRDefault="00385A95" w:rsidP="00385A95">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FDB0E1B" w14:textId="6DB71B41" w:rsidR="00385A95" w:rsidRPr="0071518B" w:rsidRDefault="00385A95" w:rsidP="00385A95">
            <w:pPr>
              <w:pStyle w:val="ListParagraph"/>
              <w:numPr>
                <w:ilvl w:val="1"/>
                <w:numId w:val="21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1B8D237" w14:textId="77777777" w:rsidR="00385A95" w:rsidRDefault="00385A9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65487F" w14:textId="48AEFC70" w:rsidR="00385A95" w:rsidRPr="0071518B" w:rsidRDefault="00385A9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A9AF2AC" w14:textId="77777777" w:rsidR="00385A95" w:rsidRPr="0071518B" w:rsidRDefault="00385A95" w:rsidP="00CE2EEE">
            <w:pPr>
              <w:pStyle w:val="ListParagraph"/>
              <w:ind w:left="473" w:hanging="473"/>
              <w:rPr>
                <w:rFonts w:ascii="Times New Roman" w:hAnsi="Times New Roman" w:cs="Times New Roman"/>
                <w:lang w:val="en-US"/>
              </w:rPr>
            </w:pPr>
          </w:p>
        </w:tc>
      </w:tr>
      <w:tr w:rsidR="00385A95" w:rsidRPr="0071518B" w14:paraId="78C5660A" w14:textId="77777777" w:rsidTr="00CE2EEE">
        <w:tc>
          <w:tcPr>
            <w:tcW w:w="2065" w:type="dxa"/>
          </w:tcPr>
          <w:p w14:paraId="2BE8502B"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A584E6D" w14:textId="77777777" w:rsidR="00385A95" w:rsidRPr="0071518B" w:rsidRDefault="00385A9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385A95" w:rsidRPr="0071518B" w14:paraId="2D4C396B" w14:textId="77777777" w:rsidTr="00CE2EEE">
        <w:tc>
          <w:tcPr>
            <w:tcW w:w="2065" w:type="dxa"/>
          </w:tcPr>
          <w:p w14:paraId="47E8818C"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BEB1B3" w14:textId="77777777" w:rsidR="00385A95" w:rsidRPr="0071518B" w:rsidRDefault="00385A95" w:rsidP="00CE2EEE">
            <w:pPr>
              <w:spacing w:line="360" w:lineRule="auto"/>
              <w:rPr>
                <w:rFonts w:ascii="Times New Roman" w:hAnsi="Times New Roman" w:cs="Times New Roman"/>
                <w:lang w:val="en-US"/>
              </w:rPr>
            </w:pPr>
          </w:p>
        </w:tc>
        <w:tc>
          <w:tcPr>
            <w:tcW w:w="2977" w:type="dxa"/>
          </w:tcPr>
          <w:p w14:paraId="57B3F1B3" w14:textId="77777777" w:rsidR="00385A95" w:rsidRPr="0071518B" w:rsidRDefault="00385A9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32CF91" w14:textId="245C76CE" w:rsidR="00385A95" w:rsidRDefault="00385A95" w:rsidP="00EF4211">
      <w:pPr>
        <w:rPr>
          <w:rFonts w:ascii="Times New Roman" w:hAnsi="Times New Roman" w:cs="Times New Roman"/>
          <w:b/>
          <w:caps/>
          <w:noProof/>
          <w:sz w:val="26"/>
          <w:szCs w:val="26"/>
          <w:lang w:val="pt-BR"/>
        </w:rPr>
      </w:pPr>
    </w:p>
    <w:p w14:paraId="4E6BBAE9" w14:textId="6AE1AE30" w:rsidR="006C617C" w:rsidRPr="0032555B" w:rsidRDefault="006C617C" w:rsidP="006C617C">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EE5F67" w14:textId="774E8BF6" w:rsidR="006C617C" w:rsidRPr="00F1002F" w:rsidRDefault="006C617C" w:rsidP="006C617C">
      <w:pPr>
        <w:pStyle w:val="Tabel"/>
      </w:pPr>
      <w:r w:rsidRPr="00F1002F">
        <w:t xml:space="preserve">Tabel </w:t>
      </w:r>
      <w:r w:rsidRPr="00F1002F">
        <w:rPr>
          <w:lang w:val="en-US"/>
        </w:rPr>
        <w:t>5.</w:t>
      </w:r>
      <w:r>
        <w:rPr>
          <w:lang w:val="en-US"/>
        </w:rPr>
        <w:t>91</w:t>
      </w:r>
      <w:r w:rsidRPr="00F1002F">
        <w:t xml:space="preserve"> Use Case Description </w:t>
      </w:r>
      <w:r>
        <w:rPr>
          <w:rFonts w:cs="Times New Roman"/>
          <w:lang w:val="en-US"/>
        </w:rPr>
        <w:t>Mencari Pegawai Trash</w:t>
      </w:r>
    </w:p>
    <w:tbl>
      <w:tblPr>
        <w:tblStyle w:val="TableGrid"/>
        <w:tblW w:w="0" w:type="auto"/>
        <w:tblLook w:val="04A0" w:firstRow="1" w:lastRow="0" w:firstColumn="1" w:lastColumn="0" w:noHBand="0" w:noVBand="1"/>
      </w:tblPr>
      <w:tblGrid>
        <w:gridCol w:w="2065"/>
        <w:gridCol w:w="2880"/>
        <w:gridCol w:w="2977"/>
      </w:tblGrid>
      <w:tr w:rsidR="006C617C" w:rsidRPr="0071518B" w14:paraId="18131427" w14:textId="77777777" w:rsidTr="00CE2EEE">
        <w:tc>
          <w:tcPr>
            <w:tcW w:w="2065" w:type="dxa"/>
          </w:tcPr>
          <w:p w14:paraId="74CEB55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90F3939" w14:textId="7CED5A87" w:rsidR="006C617C" w:rsidRPr="0071518B" w:rsidRDefault="006C617C"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6C617C" w:rsidRPr="0071518B" w14:paraId="6B6F8CBC" w14:textId="77777777" w:rsidTr="00CE2EEE">
        <w:tc>
          <w:tcPr>
            <w:tcW w:w="2065" w:type="dxa"/>
          </w:tcPr>
          <w:p w14:paraId="2EF8EAD8"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E562FAC" w14:textId="77777777" w:rsidR="006C617C" w:rsidRPr="0071518B" w:rsidRDefault="006C617C"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6C617C" w:rsidRPr="0071518B" w14:paraId="425B1BAB" w14:textId="77777777" w:rsidTr="00CE2EEE">
        <w:tc>
          <w:tcPr>
            <w:tcW w:w="2065" w:type="dxa"/>
          </w:tcPr>
          <w:p w14:paraId="3176EB6E"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A329A6D" w14:textId="77777777" w:rsidR="006C617C" w:rsidRPr="0071518B" w:rsidRDefault="006C617C"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C617C" w:rsidRPr="0071518B" w14:paraId="5ECDE3B9" w14:textId="77777777" w:rsidTr="00CE2EEE">
        <w:tc>
          <w:tcPr>
            <w:tcW w:w="2065" w:type="dxa"/>
            <w:vMerge w:val="restart"/>
            <w:vAlign w:val="center"/>
          </w:tcPr>
          <w:p w14:paraId="3C414151"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E73A43B"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570432D"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C617C" w:rsidRPr="0071518B" w14:paraId="38A5191D" w14:textId="77777777" w:rsidTr="00CE2EEE">
        <w:tc>
          <w:tcPr>
            <w:tcW w:w="2065" w:type="dxa"/>
            <w:vMerge/>
          </w:tcPr>
          <w:p w14:paraId="1BA609E6" w14:textId="77777777" w:rsidR="006C617C" w:rsidRPr="0071518B" w:rsidRDefault="006C617C" w:rsidP="00CE2EEE">
            <w:pPr>
              <w:spacing w:line="360" w:lineRule="auto"/>
              <w:jc w:val="both"/>
              <w:rPr>
                <w:rFonts w:ascii="Times New Roman" w:hAnsi="Times New Roman" w:cs="Times New Roman"/>
                <w:i/>
              </w:rPr>
            </w:pPr>
          </w:p>
        </w:tc>
        <w:tc>
          <w:tcPr>
            <w:tcW w:w="2880" w:type="dxa"/>
          </w:tcPr>
          <w:p w14:paraId="4BD6804A" w14:textId="48B1932C" w:rsidR="006C617C" w:rsidRPr="0071518B" w:rsidRDefault="006C617C" w:rsidP="006C617C">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7F047883" w14:textId="77777777" w:rsidR="006C617C" w:rsidRPr="00947F58" w:rsidRDefault="006C617C" w:rsidP="006C617C">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9902D6D" w14:textId="77777777" w:rsidR="006C617C" w:rsidRPr="00D82EB8" w:rsidRDefault="006C617C" w:rsidP="006C617C">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2BA7E8" w14:textId="67910F3A" w:rsidR="006C617C" w:rsidRPr="0071518B" w:rsidRDefault="006C617C" w:rsidP="006C617C">
            <w:pPr>
              <w:pStyle w:val="ListParagraph"/>
              <w:numPr>
                <w:ilvl w:val="1"/>
                <w:numId w:val="21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4D54C0B" w14:textId="77777777" w:rsidR="006C617C" w:rsidRDefault="006C617C"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5D316E3" w14:textId="3F8D78C6" w:rsidR="006C617C" w:rsidRPr="0071518B" w:rsidRDefault="006C617C"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E21FAF3" w14:textId="77777777" w:rsidR="006C617C" w:rsidRPr="0071518B" w:rsidRDefault="006C617C" w:rsidP="00CE2EEE">
            <w:pPr>
              <w:pStyle w:val="ListParagraph"/>
              <w:ind w:left="473" w:hanging="473"/>
              <w:rPr>
                <w:rFonts w:ascii="Times New Roman" w:hAnsi="Times New Roman" w:cs="Times New Roman"/>
                <w:lang w:val="en-US"/>
              </w:rPr>
            </w:pPr>
          </w:p>
        </w:tc>
      </w:tr>
      <w:tr w:rsidR="006C617C" w:rsidRPr="0071518B" w14:paraId="1154A24D" w14:textId="77777777" w:rsidTr="00CE2EEE">
        <w:tc>
          <w:tcPr>
            <w:tcW w:w="2065" w:type="dxa"/>
          </w:tcPr>
          <w:p w14:paraId="30C14966"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299C0F" w14:textId="77777777" w:rsidR="006C617C" w:rsidRPr="0071518B" w:rsidRDefault="006C617C"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C617C" w:rsidRPr="0071518B" w14:paraId="47352119" w14:textId="77777777" w:rsidTr="00CE2EEE">
        <w:tc>
          <w:tcPr>
            <w:tcW w:w="2065" w:type="dxa"/>
          </w:tcPr>
          <w:p w14:paraId="76E315F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CE020B" w14:textId="77777777" w:rsidR="006C617C" w:rsidRPr="0071518B" w:rsidRDefault="006C617C" w:rsidP="00CE2EEE">
            <w:pPr>
              <w:spacing w:line="360" w:lineRule="auto"/>
              <w:rPr>
                <w:rFonts w:ascii="Times New Roman" w:hAnsi="Times New Roman" w:cs="Times New Roman"/>
                <w:lang w:val="en-US"/>
              </w:rPr>
            </w:pPr>
          </w:p>
        </w:tc>
        <w:tc>
          <w:tcPr>
            <w:tcW w:w="2977" w:type="dxa"/>
          </w:tcPr>
          <w:p w14:paraId="7A310FB9" w14:textId="77777777" w:rsidR="006C617C" w:rsidRPr="0071518B" w:rsidRDefault="006C617C"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468512" w14:textId="2F901635" w:rsidR="006C617C" w:rsidRDefault="006C617C" w:rsidP="00EF4211">
      <w:pPr>
        <w:rPr>
          <w:rFonts w:ascii="Times New Roman" w:hAnsi="Times New Roman" w:cs="Times New Roman"/>
          <w:b/>
          <w:caps/>
          <w:noProof/>
          <w:sz w:val="26"/>
          <w:szCs w:val="26"/>
          <w:lang w:val="pt-BR"/>
        </w:rPr>
      </w:pPr>
    </w:p>
    <w:p w14:paraId="25A482FE" w14:textId="21910C56" w:rsidR="00F55756" w:rsidRPr="0032555B" w:rsidRDefault="00F55756" w:rsidP="00F5575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21E58" w14:textId="1701EF34" w:rsidR="00F55756" w:rsidRPr="00F1002F" w:rsidRDefault="00F55756" w:rsidP="00F55756">
      <w:pPr>
        <w:pStyle w:val="Tabel"/>
      </w:pPr>
      <w:r w:rsidRPr="00F1002F">
        <w:t xml:space="preserve">Tabel </w:t>
      </w:r>
      <w:r w:rsidRPr="00F1002F">
        <w:rPr>
          <w:lang w:val="en-US"/>
        </w:rPr>
        <w:t>5.</w:t>
      </w:r>
      <w:r>
        <w:rPr>
          <w:lang w:val="en-US"/>
        </w:rPr>
        <w:t>92</w:t>
      </w:r>
      <w:r w:rsidRPr="00F1002F">
        <w:t xml:space="preserve"> Use Case Description </w:t>
      </w:r>
      <w:r>
        <w:rPr>
          <w:rFonts w:cs="Times New Roman"/>
          <w:lang w:val="en-US"/>
        </w:rPr>
        <w:t>Mencari Persetujuan Disposisi</w:t>
      </w:r>
    </w:p>
    <w:tbl>
      <w:tblPr>
        <w:tblStyle w:val="TableGrid"/>
        <w:tblW w:w="0" w:type="auto"/>
        <w:tblLook w:val="04A0" w:firstRow="1" w:lastRow="0" w:firstColumn="1" w:lastColumn="0" w:noHBand="0" w:noVBand="1"/>
      </w:tblPr>
      <w:tblGrid>
        <w:gridCol w:w="2065"/>
        <w:gridCol w:w="2880"/>
        <w:gridCol w:w="2977"/>
      </w:tblGrid>
      <w:tr w:rsidR="00F55756" w:rsidRPr="0071518B" w14:paraId="24A1788E" w14:textId="77777777" w:rsidTr="00CE2EEE">
        <w:tc>
          <w:tcPr>
            <w:tcW w:w="2065" w:type="dxa"/>
          </w:tcPr>
          <w:p w14:paraId="0A92E82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E17710" w14:textId="4E4631A5" w:rsidR="00F55756" w:rsidRPr="0071518B" w:rsidRDefault="00F5575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F55756" w:rsidRPr="0071518B" w14:paraId="4473532F" w14:textId="77777777" w:rsidTr="00CE2EEE">
        <w:tc>
          <w:tcPr>
            <w:tcW w:w="2065" w:type="dxa"/>
          </w:tcPr>
          <w:p w14:paraId="619AADF6"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610900F" w14:textId="37563D55" w:rsidR="00F55756" w:rsidRPr="0071518B" w:rsidRDefault="00F5575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F55756" w:rsidRPr="0071518B" w14:paraId="49BDAE3B" w14:textId="77777777" w:rsidTr="00CE2EEE">
        <w:tc>
          <w:tcPr>
            <w:tcW w:w="2065" w:type="dxa"/>
          </w:tcPr>
          <w:p w14:paraId="174B13B5"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63FD43B" w14:textId="77777777" w:rsidR="00F55756" w:rsidRPr="0071518B" w:rsidRDefault="00F5575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F55756" w:rsidRPr="0071518B" w14:paraId="14D5622A" w14:textId="77777777" w:rsidTr="00CE2EEE">
        <w:tc>
          <w:tcPr>
            <w:tcW w:w="2065" w:type="dxa"/>
            <w:vMerge w:val="restart"/>
            <w:vAlign w:val="center"/>
          </w:tcPr>
          <w:p w14:paraId="0CD1DC43"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9FBAD1C"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72D02E7"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F55756" w:rsidRPr="0071518B" w14:paraId="2EE80185" w14:textId="77777777" w:rsidTr="00CE2EEE">
        <w:tc>
          <w:tcPr>
            <w:tcW w:w="2065" w:type="dxa"/>
            <w:vMerge/>
          </w:tcPr>
          <w:p w14:paraId="59239DAD" w14:textId="77777777" w:rsidR="00F55756" w:rsidRPr="0071518B" w:rsidRDefault="00F55756" w:rsidP="00CE2EEE">
            <w:pPr>
              <w:spacing w:line="360" w:lineRule="auto"/>
              <w:jc w:val="both"/>
              <w:rPr>
                <w:rFonts w:ascii="Times New Roman" w:hAnsi="Times New Roman" w:cs="Times New Roman"/>
                <w:i/>
              </w:rPr>
            </w:pPr>
          </w:p>
        </w:tc>
        <w:tc>
          <w:tcPr>
            <w:tcW w:w="2880" w:type="dxa"/>
          </w:tcPr>
          <w:p w14:paraId="4664ED6F" w14:textId="601D3282" w:rsidR="00F55756" w:rsidRPr="0071518B" w:rsidRDefault="00F55756" w:rsidP="00F55756">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8F59145" w14:textId="77777777" w:rsidR="00F55756" w:rsidRPr="00947F58" w:rsidRDefault="00F55756" w:rsidP="00F55756">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FD2C4A7" w14:textId="77777777" w:rsidR="00F55756" w:rsidRPr="00D82EB8" w:rsidRDefault="00F55756" w:rsidP="00F55756">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CF2A8A" w14:textId="03FC4E62" w:rsidR="00F55756" w:rsidRPr="0071518B" w:rsidRDefault="00F55756" w:rsidP="00F55756">
            <w:pPr>
              <w:pStyle w:val="ListParagraph"/>
              <w:numPr>
                <w:ilvl w:val="1"/>
                <w:numId w:val="22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D9FAAF4" w14:textId="77777777" w:rsidR="00F55756" w:rsidRDefault="00F5575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67B882" w14:textId="77777777" w:rsidR="00F55756" w:rsidRDefault="00F55756" w:rsidP="00104C55">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684EB7A4" w14:textId="46CCD72D" w:rsidR="00104C55" w:rsidRPr="00104C55" w:rsidRDefault="00104C55" w:rsidP="00104C55">
            <w:pPr>
              <w:pStyle w:val="ListParagraph"/>
              <w:ind w:left="473" w:hanging="473"/>
              <w:rPr>
                <w:rFonts w:ascii="Times New Roman" w:hAnsi="Times New Roman" w:cs="Times New Roman"/>
                <w:lang w:val="en-US"/>
              </w:rPr>
            </w:pPr>
          </w:p>
        </w:tc>
      </w:tr>
      <w:tr w:rsidR="00F55756" w:rsidRPr="0071518B" w14:paraId="5356519E" w14:textId="77777777" w:rsidTr="00CE2EEE">
        <w:tc>
          <w:tcPr>
            <w:tcW w:w="2065" w:type="dxa"/>
          </w:tcPr>
          <w:p w14:paraId="158F1739"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A9942" w14:textId="77777777" w:rsidR="00F55756" w:rsidRPr="0071518B" w:rsidRDefault="00F5575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F55756" w:rsidRPr="0071518B" w14:paraId="55B28C6C" w14:textId="77777777" w:rsidTr="00CE2EEE">
        <w:tc>
          <w:tcPr>
            <w:tcW w:w="2065" w:type="dxa"/>
          </w:tcPr>
          <w:p w14:paraId="3185EFA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A4841B8" w14:textId="77777777" w:rsidR="00F55756" w:rsidRPr="0071518B" w:rsidRDefault="00F55756" w:rsidP="00CE2EEE">
            <w:pPr>
              <w:spacing w:line="360" w:lineRule="auto"/>
              <w:rPr>
                <w:rFonts w:ascii="Times New Roman" w:hAnsi="Times New Roman" w:cs="Times New Roman"/>
                <w:lang w:val="en-US"/>
              </w:rPr>
            </w:pPr>
          </w:p>
        </w:tc>
        <w:tc>
          <w:tcPr>
            <w:tcW w:w="2977" w:type="dxa"/>
          </w:tcPr>
          <w:p w14:paraId="410E1E70" w14:textId="77777777" w:rsidR="00F55756" w:rsidRPr="0071518B" w:rsidRDefault="00F5575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5B0AB32" w14:textId="7D901D70" w:rsidR="00F55756" w:rsidRDefault="00F55756" w:rsidP="00EF4211">
      <w:pPr>
        <w:rPr>
          <w:rFonts w:ascii="Times New Roman" w:hAnsi="Times New Roman" w:cs="Times New Roman"/>
          <w:b/>
          <w:caps/>
          <w:noProof/>
          <w:sz w:val="26"/>
          <w:szCs w:val="26"/>
          <w:lang w:val="pt-BR"/>
        </w:rPr>
      </w:pPr>
    </w:p>
    <w:p w14:paraId="7F268ACF" w14:textId="2CB8DDA1" w:rsidR="00497EB6" w:rsidRPr="0032555B" w:rsidRDefault="00497EB6" w:rsidP="00497EB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A8339E" w14:textId="14E291BC" w:rsidR="00497EB6" w:rsidRPr="00F1002F" w:rsidRDefault="00497EB6" w:rsidP="00497EB6">
      <w:pPr>
        <w:pStyle w:val="Tabel"/>
      </w:pPr>
      <w:r w:rsidRPr="00F1002F">
        <w:t xml:space="preserve">Tabel </w:t>
      </w:r>
      <w:r w:rsidRPr="00F1002F">
        <w:rPr>
          <w:lang w:val="en-US"/>
        </w:rPr>
        <w:t>5.</w:t>
      </w:r>
      <w:r>
        <w:rPr>
          <w:lang w:val="en-US"/>
        </w:rPr>
        <w:t>93</w:t>
      </w:r>
      <w:r w:rsidRPr="00F1002F">
        <w:t xml:space="preserve"> Use Case Description </w:t>
      </w:r>
      <w:r w:rsidR="008056C6">
        <w:rPr>
          <w:rFonts w:cs="Times New Roman"/>
          <w:lang w:val="en-US"/>
        </w:rPr>
        <w:t>Mencari Disposisi  BKD</w:t>
      </w:r>
    </w:p>
    <w:tbl>
      <w:tblPr>
        <w:tblStyle w:val="TableGrid"/>
        <w:tblW w:w="0" w:type="auto"/>
        <w:tblLook w:val="04A0" w:firstRow="1" w:lastRow="0" w:firstColumn="1" w:lastColumn="0" w:noHBand="0" w:noVBand="1"/>
      </w:tblPr>
      <w:tblGrid>
        <w:gridCol w:w="2065"/>
        <w:gridCol w:w="2880"/>
        <w:gridCol w:w="2977"/>
      </w:tblGrid>
      <w:tr w:rsidR="00497EB6" w:rsidRPr="0071518B" w14:paraId="10475D73" w14:textId="77777777" w:rsidTr="00CE2EEE">
        <w:tc>
          <w:tcPr>
            <w:tcW w:w="2065" w:type="dxa"/>
          </w:tcPr>
          <w:p w14:paraId="43D0F72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2A6B3AA" w14:textId="7B9599E9" w:rsidR="00497EB6" w:rsidRPr="0071518B" w:rsidRDefault="008056C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497EB6" w:rsidRPr="0071518B" w14:paraId="3BC8704B" w14:textId="77777777" w:rsidTr="00CE2EEE">
        <w:tc>
          <w:tcPr>
            <w:tcW w:w="2065" w:type="dxa"/>
          </w:tcPr>
          <w:p w14:paraId="1CD8AC58"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F585BD9" w14:textId="77777777" w:rsidR="00497EB6" w:rsidRPr="0071518B" w:rsidRDefault="00497EB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497EB6" w:rsidRPr="0071518B" w14:paraId="7EF8B70E" w14:textId="77777777" w:rsidTr="00CE2EEE">
        <w:tc>
          <w:tcPr>
            <w:tcW w:w="2065" w:type="dxa"/>
          </w:tcPr>
          <w:p w14:paraId="1388CCA2"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21F1F19" w14:textId="77777777" w:rsidR="00497EB6" w:rsidRPr="0071518B" w:rsidRDefault="00497EB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97EB6" w:rsidRPr="0071518B" w14:paraId="6D154B25" w14:textId="77777777" w:rsidTr="00CE2EEE">
        <w:tc>
          <w:tcPr>
            <w:tcW w:w="2065" w:type="dxa"/>
            <w:vMerge w:val="restart"/>
            <w:vAlign w:val="center"/>
          </w:tcPr>
          <w:p w14:paraId="26937E0A"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570A0C"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D291B9E"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97EB6" w:rsidRPr="0071518B" w14:paraId="6F2F8BC3" w14:textId="77777777" w:rsidTr="00CE2EEE">
        <w:tc>
          <w:tcPr>
            <w:tcW w:w="2065" w:type="dxa"/>
            <w:vMerge/>
          </w:tcPr>
          <w:p w14:paraId="64F0C6F8" w14:textId="77777777" w:rsidR="00497EB6" w:rsidRPr="0071518B" w:rsidRDefault="00497EB6" w:rsidP="00CE2EEE">
            <w:pPr>
              <w:spacing w:line="360" w:lineRule="auto"/>
              <w:jc w:val="both"/>
              <w:rPr>
                <w:rFonts w:ascii="Times New Roman" w:hAnsi="Times New Roman" w:cs="Times New Roman"/>
                <w:i/>
              </w:rPr>
            </w:pPr>
          </w:p>
        </w:tc>
        <w:tc>
          <w:tcPr>
            <w:tcW w:w="2880" w:type="dxa"/>
          </w:tcPr>
          <w:p w14:paraId="040E141B" w14:textId="4374E556" w:rsidR="00497EB6" w:rsidRPr="0071518B" w:rsidRDefault="00497EB6" w:rsidP="008056C6">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2B25F486" w14:textId="77777777" w:rsidR="00497EB6" w:rsidRPr="00947F58" w:rsidRDefault="00497EB6" w:rsidP="008056C6">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A2292AB" w14:textId="77777777" w:rsidR="00497EB6" w:rsidRPr="00D82EB8" w:rsidRDefault="00497EB6" w:rsidP="008056C6">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B6189BB" w14:textId="46505559" w:rsidR="00497EB6" w:rsidRPr="0071518B" w:rsidRDefault="00497EB6" w:rsidP="008056C6">
            <w:pPr>
              <w:pStyle w:val="ListParagraph"/>
              <w:numPr>
                <w:ilvl w:val="1"/>
                <w:numId w:val="22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77ED9C14" w14:textId="77777777" w:rsidR="00497EB6" w:rsidRDefault="00497EB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189A09A" w14:textId="792E6479" w:rsidR="00497EB6" w:rsidRDefault="00497EB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sidR="00816D5D">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47E31F2B" w14:textId="77777777" w:rsidR="00497EB6" w:rsidRPr="00104C55" w:rsidRDefault="00497EB6" w:rsidP="00CE2EEE">
            <w:pPr>
              <w:pStyle w:val="ListParagraph"/>
              <w:ind w:left="473" w:hanging="473"/>
              <w:rPr>
                <w:rFonts w:ascii="Times New Roman" w:hAnsi="Times New Roman" w:cs="Times New Roman"/>
                <w:lang w:val="en-US"/>
              </w:rPr>
            </w:pPr>
          </w:p>
        </w:tc>
      </w:tr>
      <w:tr w:rsidR="00497EB6" w:rsidRPr="0071518B" w14:paraId="25F3AC59" w14:textId="77777777" w:rsidTr="00CE2EEE">
        <w:tc>
          <w:tcPr>
            <w:tcW w:w="2065" w:type="dxa"/>
          </w:tcPr>
          <w:p w14:paraId="0E119B33"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47BA19B" w14:textId="77777777" w:rsidR="00497EB6" w:rsidRPr="0071518B" w:rsidRDefault="00497EB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97EB6" w:rsidRPr="0071518B" w14:paraId="49657BAB" w14:textId="77777777" w:rsidTr="00CE2EEE">
        <w:tc>
          <w:tcPr>
            <w:tcW w:w="2065" w:type="dxa"/>
          </w:tcPr>
          <w:p w14:paraId="1027A18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B6CB805" w14:textId="77777777" w:rsidR="00497EB6" w:rsidRPr="0071518B" w:rsidRDefault="00497EB6" w:rsidP="00CE2EEE">
            <w:pPr>
              <w:spacing w:line="360" w:lineRule="auto"/>
              <w:rPr>
                <w:rFonts w:ascii="Times New Roman" w:hAnsi="Times New Roman" w:cs="Times New Roman"/>
                <w:lang w:val="en-US"/>
              </w:rPr>
            </w:pPr>
          </w:p>
        </w:tc>
        <w:tc>
          <w:tcPr>
            <w:tcW w:w="2977" w:type="dxa"/>
          </w:tcPr>
          <w:p w14:paraId="74DC7AF2" w14:textId="77777777" w:rsidR="00497EB6" w:rsidRPr="0071518B" w:rsidRDefault="00497EB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461C5F" w14:textId="77777777" w:rsidR="00497EB6" w:rsidRDefault="00497EB6" w:rsidP="00497EB6">
      <w:pPr>
        <w:rPr>
          <w:rFonts w:ascii="Times New Roman" w:hAnsi="Times New Roman" w:cs="Times New Roman"/>
          <w:b/>
          <w:caps/>
          <w:noProof/>
          <w:sz w:val="26"/>
          <w:szCs w:val="26"/>
          <w:lang w:val="pt-BR"/>
        </w:rPr>
      </w:pPr>
    </w:p>
    <w:p w14:paraId="3FFC34BF" w14:textId="1306674E" w:rsidR="00816D5D" w:rsidRPr="0032555B" w:rsidRDefault="00816D5D" w:rsidP="00816D5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805103" w14:textId="18BFA5B7" w:rsidR="00816D5D" w:rsidRPr="00F1002F" w:rsidRDefault="00816D5D" w:rsidP="00816D5D">
      <w:pPr>
        <w:pStyle w:val="Tabel"/>
      </w:pPr>
      <w:r w:rsidRPr="00F1002F">
        <w:t xml:space="preserve">Tabel </w:t>
      </w:r>
      <w:r w:rsidRPr="00F1002F">
        <w:rPr>
          <w:lang w:val="en-US"/>
        </w:rPr>
        <w:t>5.</w:t>
      </w:r>
      <w:r>
        <w:rPr>
          <w:lang w:val="en-US"/>
        </w:rPr>
        <w:t>94</w:t>
      </w:r>
      <w:r w:rsidRPr="00F1002F">
        <w:t xml:space="preserve"> Use Case Description </w:t>
      </w:r>
      <w:r>
        <w:rPr>
          <w:rFonts w:cs="Times New Roman"/>
          <w:lang w:val="en-US"/>
        </w:rPr>
        <w:t>Mencari Disposisi  BKA</w:t>
      </w:r>
    </w:p>
    <w:tbl>
      <w:tblPr>
        <w:tblStyle w:val="TableGrid"/>
        <w:tblW w:w="0" w:type="auto"/>
        <w:tblLook w:val="04A0" w:firstRow="1" w:lastRow="0" w:firstColumn="1" w:lastColumn="0" w:noHBand="0" w:noVBand="1"/>
      </w:tblPr>
      <w:tblGrid>
        <w:gridCol w:w="2065"/>
        <w:gridCol w:w="2880"/>
        <w:gridCol w:w="2977"/>
      </w:tblGrid>
      <w:tr w:rsidR="00816D5D" w:rsidRPr="0071518B" w14:paraId="03BB4CB0" w14:textId="77777777" w:rsidTr="00CE2EEE">
        <w:tc>
          <w:tcPr>
            <w:tcW w:w="2065" w:type="dxa"/>
          </w:tcPr>
          <w:p w14:paraId="5AB0C0D2"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9E2253C" w14:textId="74B0CCC6" w:rsidR="00816D5D" w:rsidRPr="0071518B" w:rsidRDefault="00816D5D"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816D5D" w:rsidRPr="0071518B" w14:paraId="6E06E9BB" w14:textId="77777777" w:rsidTr="00CE2EEE">
        <w:tc>
          <w:tcPr>
            <w:tcW w:w="2065" w:type="dxa"/>
          </w:tcPr>
          <w:p w14:paraId="43799FE7"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F841F4" w14:textId="77777777" w:rsidR="00816D5D" w:rsidRPr="0071518B" w:rsidRDefault="00816D5D"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D5D" w:rsidRPr="0071518B" w14:paraId="4B33F860" w14:textId="77777777" w:rsidTr="00CE2EEE">
        <w:tc>
          <w:tcPr>
            <w:tcW w:w="2065" w:type="dxa"/>
          </w:tcPr>
          <w:p w14:paraId="1A419EB3"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7204EE" w14:textId="77777777" w:rsidR="00816D5D" w:rsidRPr="0071518B" w:rsidRDefault="00816D5D"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D5D" w:rsidRPr="0071518B" w14:paraId="5D69D801" w14:textId="77777777" w:rsidTr="00CE2EEE">
        <w:tc>
          <w:tcPr>
            <w:tcW w:w="2065" w:type="dxa"/>
            <w:vMerge w:val="restart"/>
            <w:vAlign w:val="center"/>
          </w:tcPr>
          <w:p w14:paraId="23CC5384"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0ACC438"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EF08D4F"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D5D" w:rsidRPr="0071518B" w14:paraId="43E6AC18" w14:textId="77777777" w:rsidTr="00CE2EEE">
        <w:tc>
          <w:tcPr>
            <w:tcW w:w="2065" w:type="dxa"/>
            <w:vMerge/>
          </w:tcPr>
          <w:p w14:paraId="40908311" w14:textId="77777777" w:rsidR="00816D5D" w:rsidRPr="0071518B" w:rsidRDefault="00816D5D" w:rsidP="00CE2EEE">
            <w:pPr>
              <w:spacing w:line="360" w:lineRule="auto"/>
              <w:jc w:val="both"/>
              <w:rPr>
                <w:rFonts w:ascii="Times New Roman" w:hAnsi="Times New Roman" w:cs="Times New Roman"/>
                <w:i/>
              </w:rPr>
            </w:pPr>
          </w:p>
        </w:tc>
        <w:tc>
          <w:tcPr>
            <w:tcW w:w="2880" w:type="dxa"/>
          </w:tcPr>
          <w:p w14:paraId="030101D0" w14:textId="05CCB4C7" w:rsidR="00816D5D" w:rsidRPr="0071518B" w:rsidRDefault="00816D5D" w:rsidP="00816D5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8AF4BD9" w14:textId="77777777" w:rsidR="00816D5D" w:rsidRPr="00947F58" w:rsidRDefault="00816D5D" w:rsidP="00816D5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FDA205" w14:textId="77777777" w:rsidR="00816D5D" w:rsidRPr="00D82EB8" w:rsidRDefault="00816D5D" w:rsidP="00816D5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3D70A9" w14:textId="466AA00C" w:rsidR="00816D5D" w:rsidRPr="0071518B" w:rsidRDefault="00816D5D" w:rsidP="00816D5D">
            <w:pPr>
              <w:pStyle w:val="ListParagraph"/>
              <w:numPr>
                <w:ilvl w:val="1"/>
                <w:numId w:val="22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817CAE1" w14:textId="77777777" w:rsidR="00816D5D" w:rsidRDefault="00816D5D"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3CED828" w14:textId="7B6A00A6" w:rsidR="00816D5D" w:rsidRDefault="00816D5D"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14735C6" w14:textId="77777777" w:rsidR="00816D5D" w:rsidRPr="00104C55" w:rsidRDefault="00816D5D" w:rsidP="00CE2EEE">
            <w:pPr>
              <w:pStyle w:val="ListParagraph"/>
              <w:ind w:left="473" w:hanging="473"/>
              <w:rPr>
                <w:rFonts w:ascii="Times New Roman" w:hAnsi="Times New Roman" w:cs="Times New Roman"/>
                <w:lang w:val="en-US"/>
              </w:rPr>
            </w:pPr>
          </w:p>
        </w:tc>
      </w:tr>
      <w:tr w:rsidR="00816D5D" w:rsidRPr="0071518B" w14:paraId="6F387D43" w14:textId="77777777" w:rsidTr="00CE2EEE">
        <w:tc>
          <w:tcPr>
            <w:tcW w:w="2065" w:type="dxa"/>
          </w:tcPr>
          <w:p w14:paraId="0364F348"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2D5CD79" w14:textId="77777777" w:rsidR="00816D5D" w:rsidRPr="0071518B" w:rsidRDefault="00816D5D"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D5D" w:rsidRPr="0071518B" w14:paraId="1F2F37D6" w14:textId="77777777" w:rsidTr="00CE2EEE">
        <w:tc>
          <w:tcPr>
            <w:tcW w:w="2065" w:type="dxa"/>
          </w:tcPr>
          <w:p w14:paraId="652A592A"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4AB9AC4" w14:textId="77777777" w:rsidR="00816D5D" w:rsidRPr="0071518B" w:rsidRDefault="00816D5D" w:rsidP="00CE2EEE">
            <w:pPr>
              <w:spacing w:line="360" w:lineRule="auto"/>
              <w:rPr>
                <w:rFonts w:ascii="Times New Roman" w:hAnsi="Times New Roman" w:cs="Times New Roman"/>
                <w:lang w:val="en-US"/>
              </w:rPr>
            </w:pPr>
          </w:p>
        </w:tc>
        <w:tc>
          <w:tcPr>
            <w:tcW w:w="2977" w:type="dxa"/>
          </w:tcPr>
          <w:p w14:paraId="665D2A5E" w14:textId="77777777" w:rsidR="00816D5D" w:rsidRPr="0071518B" w:rsidRDefault="00816D5D"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17DBE7E" w14:textId="77777777" w:rsidR="00816D5D" w:rsidRDefault="00816D5D" w:rsidP="00816D5D">
      <w:pPr>
        <w:rPr>
          <w:rFonts w:ascii="Times New Roman" w:hAnsi="Times New Roman" w:cs="Times New Roman"/>
          <w:b/>
          <w:caps/>
          <w:noProof/>
          <w:sz w:val="26"/>
          <w:szCs w:val="26"/>
          <w:lang w:val="pt-BR"/>
        </w:rPr>
      </w:pPr>
    </w:p>
    <w:p w14:paraId="06DC4CC6" w14:textId="17734796" w:rsidR="005B1385" w:rsidRPr="0032555B" w:rsidRDefault="005B1385" w:rsidP="005B138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C79F4BD" w14:textId="2D84BCAD" w:rsidR="005B1385" w:rsidRPr="00F1002F" w:rsidRDefault="005B1385" w:rsidP="005B1385">
      <w:pPr>
        <w:pStyle w:val="Tabel"/>
      </w:pPr>
      <w:r w:rsidRPr="00F1002F">
        <w:t xml:space="preserve">Tabel </w:t>
      </w:r>
      <w:r w:rsidRPr="00F1002F">
        <w:rPr>
          <w:lang w:val="en-US"/>
        </w:rPr>
        <w:t>5.</w:t>
      </w:r>
      <w:r>
        <w:rPr>
          <w:lang w:val="en-US"/>
        </w:rPr>
        <w:t>95</w:t>
      </w:r>
      <w:r w:rsidRPr="00F1002F">
        <w:t xml:space="preserve"> Use Case Description </w:t>
      </w:r>
      <w:r>
        <w:rPr>
          <w:rFonts w:cs="Times New Roman"/>
          <w:lang w:val="en-US"/>
        </w:rPr>
        <w:t>Mencari Persetujuan SPT BKD</w:t>
      </w:r>
    </w:p>
    <w:tbl>
      <w:tblPr>
        <w:tblStyle w:val="TableGrid"/>
        <w:tblW w:w="0" w:type="auto"/>
        <w:tblLook w:val="04A0" w:firstRow="1" w:lastRow="0" w:firstColumn="1" w:lastColumn="0" w:noHBand="0" w:noVBand="1"/>
      </w:tblPr>
      <w:tblGrid>
        <w:gridCol w:w="2065"/>
        <w:gridCol w:w="2880"/>
        <w:gridCol w:w="2977"/>
      </w:tblGrid>
      <w:tr w:rsidR="005B1385" w:rsidRPr="0071518B" w14:paraId="12288297" w14:textId="77777777" w:rsidTr="00CE2EEE">
        <w:tc>
          <w:tcPr>
            <w:tcW w:w="2065" w:type="dxa"/>
          </w:tcPr>
          <w:p w14:paraId="7DAEC1F6"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53E943" w14:textId="34AE34C6" w:rsidR="005B1385" w:rsidRPr="0071518B" w:rsidRDefault="005B138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5B1385" w:rsidRPr="0071518B" w14:paraId="72D247A7" w14:textId="77777777" w:rsidTr="00CE2EEE">
        <w:tc>
          <w:tcPr>
            <w:tcW w:w="2065" w:type="dxa"/>
          </w:tcPr>
          <w:p w14:paraId="372686C4"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C0CD19C" w14:textId="77777777" w:rsidR="005B1385" w:rsidRPr="0071518B" w:rsidRDefault="005B1385"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5B1385" w:rsidRPr="0071518B" w14:paraId="7F04A003" w14:textId="77777777" w:rsidTr="00CE2EEE">
        <w:tc>
          <w:tcPr>
            <w:tcW w:w="2065" w:type="dxa"/>
          </w:tcPr>
          <w:p w14:paraId="0813C6C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9BDBCE5" w14:textId="77777777" w:rsidR="005B1385" w:rsidRPr="0071518B" w:rsidRDefault="005B138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B1385" w:rsidRPr="0071518B" w14:paraId="626BCD4F" w14:textId="77777777" w:rsidTr="00CE2EEE">
        <w:tc>
          <w:tcPr>
            <w:tcW w:w="2065" w:type="dxa"/>
            <w:vMerge w:val="restart"/>
            <w:vAlign w:val="center"/>
          </w:tcPr>
          <w:p w14:paraId="6F7B98FC"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A8EC29"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278E166"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B1385" w:rsidRPr="0071518B" w14:paraId="146397FB" w14:textId="77777777" w:rsidTr="00CE2EEE">
        <w:tc>
          <w:tcPr>
            <w:tcW w:w="2065" w:type="dxa"/>
            <w:vMerge/>
          </w:tcPr>
          <w:p w14:paraId="5CB045EF" w14:textId="77777777" w:rsidR="005B1385" w:rsidRPr="0071518B" w:rsidRDefault="005B1385" w:rsidP="00CE2EEE">
            <w:pPr>
              <w:spacing w:line="360" w:lineRule="auto"/>
              <w:jc w:val="both"/>
              <w:rPr>
                <w:rFonts w:ascii="Times New Roman" w:hAnsi="Times New Roman" w:cs="Times New Roman"/>
                <w:i/>
              </w:rPr>
            </w:pPr>
          </w:p>
        </w:tc>
        <w:tc>
          <w:tcPr>
            <w:tcW w:w="2880" w:type="dxa"/>
          </w:tcPr>
          <w:p w14:paraId="7177D3CA" w14:textId="3C5DC476" w:rsidR="005B1385" w:rsidRPr="0071518B" w:rsidRDefault="005B1385" w:rsidP="005B1385">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D04D0CA" w14:textId="77777777" w:rsidR="005B1385" w:rsidRPr="00947F58" w:rsidRDefault="005B1385" w:rsidP="005B1385">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CCA9824" w14:textId="77777777" w:rsidR="005B1385" w:rsidRPr="00D82EB8" w:rsidRDefault="005B1385" w:rsidP="005B1385">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33B9736" w14:textId="46AA99D8" w:rsidR="005B1385" w:rsidRPr="0071518B" w:rsidRDefault="005B1385" w:rsidP="005B1385">
            <w:pPr>
              <w:pStyle w:val="ListParagraph"/>
              <w:numPr>
                <w:ilvl w:val="1"/>
                <w:numId w:val="22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0024CF4F" w14:textId="77777777" w:rsidR="005B1385" w:rsidRDefault="005B138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F31B144" w14:textId="47A8D6C4" w:rsidR="005B1385" w:rsidRDefault="005B138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06A2D95" w14:textId="77777777" w:rsidR="005B1385" w:rsidRPr="00104C55" w:rsidRDefault="005B1385" w:rsidP="00CE2EEE">
            <w:pPr>
              <w:pStyle w:val="ListParagraph"/>
              <w:ind w:left="473" w:hanging="473"/>
              <w:rPr>
                <w:rFonts w:ascii="Times New Roman" w:hAnsi="Times New Roman" w:cs="Times New Roman"/>
                <w:lang w:val="en-US"/>
              </w:rPr>
            </w:pPr>
          </w:p>
        </w:tc>
      </w:tr>
      <w:tr w:rsidR="005B1385" w:rsidRPr="0071518B" w14:paraId="48A3BC79" w14:textId="77777777" w:rsidTr="00CE2EEE">
        <w:tc>
          <w:tcPr>
            <w:tcW w:w="2065" w:type="dxa"/>
          </w:tcPr>
          <w:p w14:paraId="4BCA2C6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1682C6" w14:textId="77777777" w:rsidR="005B1385" w:rsidRPr="0071518B" w:rsidRDefault="005B138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B1385" w:rsidRPr="0071518B" w14:paraId="7FA71D4A" w14:textId="77777777" w:rsidTr="00CE2EEE">
        <w:tc>
          <w:tcPr>
            <w:tcW w:w="2065" w:type="dxa"/>
          </w:tcPr>
          <w:p w14:paraId="4C823FEE"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DB5C5C" w14:textId="77777777" w:rsidR="005B1385" w:rsidRPr="0071518B" w:rsidRDefault="005B1385" w:rsidP="00CE2EEE">
            <w:pPr>
              <w:spacing w:line="360" w:lineRule="auto"/>
              <w:rPr>
                <w:rFonts w:ascii="Times New Roman" w:hAnsi="Times New Roman" w:cs="Times New Roman"/>
                <w:lang w:val="en-US"/>
              </w:rPr>
            </w:pPr>
          </w:p>
        </w:tc>
        <w:tc>
          <w:tcPr>
            <w:tcW w:w="2977" w:type="dxa"/>
          </w:tcPr>
          <w:p w14:paraId="69731986" w14:textId="77777777" w:rsidR="005B1385" w:rsidRPr="0071518B" w:rsidRDefault="005B138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C65138" w14:textId="566A0BF5" w:rsidR="00497EB6" w:rsidRDefault="00497EB6" w:rsidP="00EF4211">
      <w:pPr>
        <w:rPr>
          <w:rFonts w:ascii="Times New Roman" w:hAnsi="Times New Roman" w:cs="Times New Roman"/>
          <w:b/>
          <w:caps/>
          <w:noProof/>
          <w:sz w:val="26"/>
          <w:szCs w:val="26"/>
          <w:lang w:val="pt-BR"/>
        </w:rPr>
      </w:pPr>
    </w:p>
    <w:p w14:paraId="338AD9A1" w14:textId="2ACF5DA3" w:rsidR="00816991" w:rsidRPr="0032555B" w:rsidRDefault="00816991" w:rsidP="0081699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0CBBC5E" w14:textId="16ED62A6" w:rsidR="00816991" w:rsidRPr="00F1002F" w:rsidRDefault="00816991" w:rsidP="00816991">
      <w:pPr>
        <w:pStyle w:val="Tabel"/>
      </w:pPr>
      <w:r w:rsidRPr="00F1002F">
        <w:t xml:space="preserve">Tabel </w:t>
      </w:r>
      <w:r w:rsidRPr="00F1002F">
        <w:rPr>
          <w:lang w:val="en-US"/>
        </w:rPr>
        <w:t>5.</w:t>
      </w:r>
      <w:r>
        <w:rPr>
          <w:lang w:val="en-US"/>
        </w:rPr>
        <w:t>96</w:t>
      </w:r>
      <w:r w:rsidRPr="00F1002F">
        <w:t xml:space="preserve"> Use Case Description </w:t>
      </w:r>
      <w:r>
        <w:rPr>
          <w:rFonts w:cs="Times New Roman"/>
          <w:lang w:val="en-US"/>
        </w:rPr>
        <w:t>Mencari Persetujuan SPT BKA</w:t>
      </w:r>
    </w:p>
    <w:tbl>
      <w:tblPr>
        <w:tblStyle w:val="TableGrid"/>
        <w:tblW w:w="0" w:type="auto"/>
        <w:tblLook w:val="04A0" w:firstRow="1" w:lastRow="0" w:firstColumn="1" w:lastColumn="0" w:noHBand="0" w:noVBand="1"/>
      </w:tblPr>
      <w:tblGrid>
        <w:gridCol w:w="2065"/>
        <w:gridCol w:w="2880"/>
        <w:gridCol w:w="2977"/>
      </w:tblGrid>
      <w:tr w:rsidR="00816991" w:rsidRPr="0071518B" w14:paraId="53F584D0" w14:textId="77777777" w:rsidTr="00CE2EEE">
        <w:tc>
          <w:tcPr>
            <w:tcW w:w="2065" w:type="dxa"/>
          </w:tcPr>
          <w:p w14:paraId="53065BE8"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600B391" w14:textId="6E7E3F5F" w:rsidR="00816991" w:rsidRPr="0071518B" w:rsidRDefault="0081699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816991" w:rsidRPr="0071518B" w14:paraId="51F177BD" w14:textId="77777777" w:rsidTr="00CE2EEE">
        <w:tc>
          <w:tcPr>
            <w:tcW w:w="2065" w:type="dxa"/>
          </w:tcPr>
          <w:p w14:paraId="0CF4EFD0"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A0C6A5" w14:textId="77777777" w:rsidR="00816991" w:rsidRPr="0071518B" w:rsidRDefault="00816991"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991" w:rsidRPr="0071518B" w14:paraId="3B2F0956" w14:textId="77777777" w:rsidTr="00CE2EEE">
        <w:tc>
          <w:tcPr>
            <w:tcW w:w="2065" w:type="dxa"/>
          </w:tcPr>
          <w:p w14:paraId="378B78A9"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CA0AD8E" w14:textId="77777777" w:rsidR="00816991" w:rsidRPr="0071518B" w:rsidRDefault="0081699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991" w:rsidRPr="0071518B" w14:paraId="4230A786" w14:textId="77777777" w:rsidTr="00CE2EEE">
        <w:tc>
          <w:tcPr>
            <w:tcW w:w="2065" w:type="dxa"/>
            <w:vMerge w:val="restart"/>
            <w:vAlign w:val="center"/>
          </w:tcPr>
          <w:p w14:paraId="1685FFB0"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DAEB571"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7373DD"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991" w:rsidRPr="0071518B" w14:paraId="00520D8D" w14:textId="77777777" w:rsidTr="00CE2EEE">
        <w:tc>
          <w:tcPr>
            <w:tcW w:w="2065" w:type="dxa"/>
            <w:vMerge/>
          </w:tcPr>
          <w:p w14:paraId="5F978908" w14:textId="77777777" w:rsidR="00816991" w:rsidRPr="0071518B" w:rsidRDefault="00816991" w:rsidP="00CE2EEE">
            <w:pPr>
              <w:spacing w:line="360" w:lineRule="auto"/>
              <w:jc w:val="both"/>
              <w:rPr>
                <w:rFonts w:ascii="Times New Roman" w:hAnsi="Times New Roman" w:cs="Times New Roman"/>
                <w:i/>
              </w:rPr>
            </w:pPr>
          </w:p>
        </w:tc>
        <w:tc>
          <w:tcPr>
            <w:tcW w:w="2880" w:type="dxa"/>
          </w:tcPr>
          <w:p w14:paraId="5370F170" w14:textId="764F78F3" w:rsidR="00816991" w:rsidRPr="0071518B" w:rsidRDefault="00816991" w:rsidP="00816991">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EEB475B" w14:textId="77777777" w:rsidR="00816991" w:rsidRPr="00947F58" w:rsidRDefault="00816991" w:rsidP="00816991">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31D3698" w14:textId="77777777" w:rsidR="00816991" w:rsidRPr="00D82EB8" w:rsidRDefault="00816991" w:rsidP="00816991">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2C41219" w14:textId="65C128FC" w:rsidR="00816991" w:rsidRPr="0071518B" w:rsidRDefault="00816991" w:rsidP="00816991">
            <w:pPr>
              <w:pStyle w:val="ListParagraph"/>
              <w:numPr>
                <w:ilvl w:val="1"/>
                <w:numId w:val="22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6F741B8" w14:textId="77777777" w:rsidR="00816991" w:rsidRDefault="0081699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6A0F441" w14:textId="5BD400E5" w:rsidR="00816991" w:rsidRDefault="0081699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7C7353D" w14:textId="77777777" w:rsidR="00816991" w:rsidRPr="00104C55" w:rsidRDefault="00816991" w:rsidP="00CE2EEE">
            <w:pPr>
              <w:pStyle w:val="ListParagraph"/>
              <w:ind w:left="473" w:hanging="473"/>
              <w:rPr>
                <w:rFonts w:ascii="Times New Roman" w:hAnsi="Times New Roman" w:cs="Times New Roman"/>
                <w:lang w:val="en-US"/>
              </w:rPr>
            </w:pPr>
          </w:p>
        </w:tc>
      </w:tr>
      <w:tr w:rsidR="00816991" w:rsidRPr="0071518B" w14:paraId="0541BF2A" w14:textId="77777777" w:rsidTr="00CE2EEE">
        <w:tc>
          <w:tcPr>
            <w:tcW w:w="2065" w:type="dxa"/>
          </w:tcPr>
          <w:p w14:paraId="66DE8A06"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62040B" w14:textId="77777777" w:rsidR="00816991" w:rsidRPr="0071518B" w:rsidRDefault="0081699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991" w:rsidRPr="0071518B" w14:paraId="66FF2940" w14:textId="77777777" w:rsidTr="00CE2EEE">
        <w:tc>
          <w:tcPr>
            <w:tcW w:w="2065" w:type="dxa"/>
          </w:tcPr>
          <w:p w14:paraId="464F6555"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EEF4BC1" w14:textId="77777777" w:rsidR="00816991" w:rsidRPr="0071518B" w:rsidRDefault="00816991" w:rsidP="00CE2EEE">
            <w:pPr>
              <w:spacing w:line="360" w:lineRule="auto"/>
              <w:rPr>
                <w:rFonts w:ascii="Times New Roman" w:hAnsi="Times New Roman" w:cs="Times New Roman"/>
                <w:lang w:val="en-US"/>
              </w:rPr>
            </w:pPr>
          </w:p>
        </w:tc>
        <w:tc>
          <w:tcPr>
            <w:tcW w:w="2977" w:type="dxa"/>
          </w:tcPr>
          <w:p w14:paraId="6D3A0C85" w14:textId="77777777" w:rsidR="00816991" w:rsidRPr="0071518B" w:rsidRDefault="0081699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D59A7E5" w14:textId="7741A76A" w:rsidR="00816991" w:rsidRDefault="00816991" w:rsidP="00EF4211">
      <w:pPr>
        <w:rPr>
          <w:rFonts w:ascii="Times New Roman" w:hAnsi="Times New Roman" w:cs="Times New Roman"/>
          <w:b/>
          <w:caps/>
          <w:noProof/>
          <w:sz w:val="26"/>
          <w:szCs w:val="26"/>
          <w:lang w:val="pt-BR"/>
        </w:rPr>
      </w:pPr>
    </w:p>
    <w:p w14:paraId="735F618C" w14:textId="2E0DC24E" w:rsidR="00562184" w:rsidRPr="0032555B" w:rsidRDefault="00562184" w:rsidP="0056218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Admin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E2781" w14:textId="78355B3B" w:rsidR="00562184" w:rsidRPr="00F1002F" w:rsidRDefault="00562184" w:rsidP="00562184">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 xml:space="preserve">Mencari </w:t>
      </w:r>
      <w:r w:rsidR="00413CAA">
        <w:rPr>
          <w:rFonts w:cs="Times New Roman"/>
          <w:lang w:val="en-US"/>
        </w:rPr>
        <w:t>Surat BKD</w:t>
      </w:r>
    </w:p>
    <w:tbl>
      <w:tblPr>
        <w:tblStyle w:val="TableGrid"/>
        <w:tblW w:w="0" w:type="auto"/>
        <w:tblLook w:val="04A0" w:firstRow="1" w:lastRow="0" w:firstColumn="1" w:lastColumn="0" w:noHBand="0" w:noVBand="1"/>
      </w:tblPr>
      <w:tblGrid>
        <w:gridCol w:w="2065"/>
        <w:gridCol w:w="2880"/>
        <w:gridCol w:w="2977"/>
      </w:tblGrid>
      <w:tr w:rsidR="00562184" w:rsidRPr="0071518B" w14:paraId="4CBC6AE2" w14:textId="77777777" w:rsidTr="00CE2EEE">
        <w:tc>
          <w:tcPr>
            <w:tcW w:w="2065" w:type="dxa"/>
          </w:tcPr>
          <w:p w14:paraId="5EAE4C3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AEB757" w14:textId="59A1DD84" w:rsidR="00562184" w:rsidRPr="0071518B" w:rsidRDefault="00562184"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Surat BKD</w:t>
            </w:r>
          </w:p>
        </w:tc>
      </w:tr>
      <w:tr w:rsidR="00562184" w:rsidRPr="0071518B" w14:paraId="5316258F" w14:textId="77777777" w:rsidTr="00CE2EEE">
        <w:tc>
          <w:tcPr>
            <w:tcW w:w="2065" w:type="dxa"/>
          </w:tcPr>
          <w:p w14:paraId="735D379D"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A2B883B" w14:textId="11B319D1" w:rsidR="00562184" w:rsidRPr="0071518B" w:rsidRDefault="00413CAA"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562184" w:rsidRPr="0071518B" w14:paraId="72EFCB38" w14:textId="77777777" w:rsidTr="00CE2EEE">
        <w:tc>
          <w:tcPr>
            <w:tcW w:w="2065" w:type="dxa"/>
          </w:tcPr>
          <w:p w14:paraId="13ABCEE5"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12CE8E7" w14:textId="77777777" w:rsidR="00562184" w:rsidRPr="0071518B" w:rsidRDefault="00562184"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62184" w:rsidRPr="0071518B" w14:paraId="59E0EB4C" w14:textId="77777777" w:rsidTr="00CE2EEE">
        <w:tc>
          <w:tcPr>
            <w:tcW w:w="2065" w:type="dxa"/>
            <w:vMerge w:val="restart"/>
            <w:vAlign w:val="center"/>
          </w:tcPr>
          <w:p w14:paraId="7454135C"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8779F8A"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030595D"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62184" w:rsidRPr="0071518B" w14:paraId="6F9B1EA9" w14:textId="77777777" w:rsidTr="00CE2EEE">
        <w:tc>
          <w:tcPr>
            <w:tcW w:w="2065" w:type="dxa"/>
            <w:vMerge/>
          </w:tcPr>
          <w:p w14:paraId="24AFAA63" w14:textId="77777777" w:rsidR="00562184" w:rsidRPr="0071518B" w:rsidRDefault="00562184" w:rsidP="00CE2EEE">
            <w:pPr>
              <w:spacing w:line="360" w:lineRule="auto"/>
              <w:jc w:val="both"/>
              <w:rPr>
                <w:rFonts w:ascii="Times New Roman" w:hAnsi="Times New Roman" w:cs="Times New Roman"/>
                <w:i/>
              </w:rPr>
            </w:pPr>
          </w:p>
        </w:tc>
        <w:tc>
          <w:tcPr>
            <w:tcW w:w="2880" w:type="dxa"/>
          </w:tcPr>
          <w:p w14:paraId="02286FC9" w14:textId="72F4CA78" w:rsidR="00562184" w:rsidRPr="0071518B" w:rsidRDefault="00562184" w:rsidP="00413CAA">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413CAA">
              <w:rPr>
                <w:rFonts w:ascii="Times New Roman" w:hAnsi="Times New Roman" w:cs="Times New Roman"/>
                <w:lang w:val="en-US"/>
              </w:rPr>
              <w:t>Surat BKD</w:t>
            </w:r>
          </w:p>
          <w:p w14:paraId="645520FF" w14:textId="77777777" w:rsidR="00562184" w:rsidRPr="00947F58" w:rsidRDefault="00562184" w:rsidP="00413CAA">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0DFD292" w14:textId="77777777" w:rsidR="00562184" w:rsidRPr="00D82EB8" w:rsidRDefault="00562184" w:rsidP="00413CAA">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59E0628" w14:textId="030C1B06" w:rsidR="00562184" w:rsidRPr="0071518B" w:rsidRDefault="00562184" w:rsidP="00413CAA">
            <w:pPr>
              <w:pStyle w:val="ListParagraph"/>
              <w:numPr>
                <w:ilvl w:val="1"/>
                <w:numId w:val="23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413CAA">
              <w:rPr>
                <w:rFonts w:ascii="Times New Roman" w:hAnsi="Times New Roman" w:cs="Times New Roman"/>
                <w:lang w:val="en-US"/>
              </w:rPr>
              <w:t>Surat BKD</w:t>
            </w:r>
          </w:p>
          <w:p w14:paraId="6A5EDB36" w14:textId="77777777" w:rsidR="00562184" w:rsidRDefault="00562184"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40C86AD" w14:textId="6DFA7E2B" w:rsidR="00562184" w:rsidRDefault="00562184"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r w:rsidR="00413CAA">
              <w:rPr>
                <w:rFonts w:ascii="Times New Roman" w:hAnsi="Times New Roman" w:cs="Times New Roman"/>
                <w:lang w:val="en-US"/>
              </w:rPr>
              <w:t>Surat BKD</w:t>
            </w:r>
          </w:p>
          <w:p w14:paraId="7F976F70" w14:textId="77777777" w:rsidR="00562184" w:rsidRPr="00104C55" w:rsidRDefault="00562184" w:rsidP="00CE2EEE">
            <w:pPr>
              <w:pStyle w:val="ListParagraph"/>
              <w:ind w:left="473" w:hanging="473"/>
              <w:rPr>
                <w:rFonts w:ascii="Times New Roman" w:hAnsi="Times New Roman" w:cs="Times New Roman"/>
                <w:lang w:val="en-US"/>
              </w:rPr>
            </w:pPr>
          </w:p>
        </w:tc>
      </w:tr>
      <w:tr w:rsidR="00562184" w:rsidRPr="0071518B" w14:paraId="58F55E6D" w14:textId="77777777" w:rsidTr="00CE2EEE">
        <w:tc>
          <w:tcPr>
            <w:tcW w:w="2065" w:type="dxa"/>
          </w:tcPr>
          <w:p w14:paraId="2CF426B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E14EC" w14:textId="77777777" w:rsidR="00562184" w:rsidRPr="0071518B" w:rsidRDefault="00562184"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62184" w:rsidRPr="0071518B" w14:paraId="76EF143E" w14:textId="77777777" w:rsidTr="00CE2EEE">
        <w:tc>
          <w:tcPr>
            <w:tcW w:w="2065" w:type="dxa"/>
          </w:tcPr>
          <w:p w14:paraId="58345A61"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7C32D2" w14:textId="77777777" w:rsidR="00562184" w:rsidRPr="0071518B" w:rsidRDefault="00562184" w:rsidP="00CE2EEE">
            <w:pPr>
              <w:spacing w:line="360" w:lineRule="auto"/>
              <w:rPr>
                <w:rFonts w:ascii="Times New Roman" w:hAnsi="Times New Roman" w:cs="Times New Roman"/>
                <w:lang w:val="en-US"/>
              </w:rPr>
            </w:pPr>
          </w:p>
        </w:tc>
        <w:tc>
          <w:tcPr>
            <w:tcW w:w="2977" w:type="dxa"/>
          </w:tcPr>
          <w:p w14:paraId="16B69E99" w14:textId="77777777" w:rsidR="00562184" w:rsidRPr="0071518B" w:rsidRDefault="00562184"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C096A1" w14:textId="75F91164" w:rsidR="00562184" w:rsidRDefault="00562184" w:rsidP="00EF4211">
      <w:pPr>
        <w:rPr>
          <w:rFonts w:ascii="Times New Roman" w:hAnsi="Times New Roman" w:cs="Times New Roman"/>
          <w:b/>
          <w:caps/>
          <w:noProof/>
          <w:sz w:val="26"/>
          <w:szCs w:val="26"/>
          <w:lang w:val="pt-BR"/>
        </w:rPr>
      </w:pPr>
    </w:p>
    <w:p w14:paraId="4D72F0B5" w14:textId="62946CFB" w:rsidR="0092062B" w:rsidRPr="0032555B" w:rsidRDefault="0092062B" w:rsidP="0092062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w:t>
      </w:r>
      <w:r w:rsidR="009A69BE">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89247F" w14:textId="0BE99579" w:rsidR="0092062B" w:rsidRPr="00F1002F" w:rsidRDefault="0092062B" w:rsidP="0092062B">
      <w:pPr>
        <w:pStyle w:val="Tabel"/>
      </w:pPr>
      <w:r w:rsidRPr="00F1002F">
        <w:t xml:space="preserve">Tabel </w:t>
      </w:r>
      <w:r w:rsidRPr="00F1002F">
        <w:rPr>
          <w:lang w:val="en-US"/>
        </w:rPr>
        <w:t>5.</w:t>
      </w:r>
      <w:r>
        <w:rPr>
          <w:lang w:val="en-US"/>
        </w:rPr>
        <w:t>9</w:t>
      </w:r>
      <w:r w:rsidR="009A69BE">
        <w:rPr>
          <w:lang w:val="en-US"/>
        </w:rPr>
        <w:t>8</w:t>
      </w:r>
      <w:r w:rsidRPr="00F1002F">
        <w:t xml:space="preserve"> Use Case Description </w:t>
      </w:r>
      <w:r>
        <w:rPr>
          <w:rFonts w:cs="Times New Roman"/>
          <w:lang w:val="en-US"/>
        </w:rPr>
        <w:t>Mencari Surat BKD</w:t>
      </w:r>
    </w:p>
    <w:tbl>
      <w:tblPr>
        <w:tblStyle w:val="TableGrid"/>
        <w:tblW w:w="0" w:type="auto"/>
        <w:tblLook w:val="04A0" w:firstRow="1" w:lastRow="0" w:firstColumn="1" w:lastColumn="0" w:noHBand="0" w:noVBand="1"/>
      </w:tblPr>
      <w:tblGrid>
        <w:gridCol w:w="2065"/>
        <w:gridCol w:w="2880"/>
        <w:gridCol w:w="2977"/>
      </w:tblGrid>
      <w:tr w:rsidR="0092062B" w:rsidRPr="0071518B" w14:paraId="0A5C7DC9" w14:textId="77777777" w:rsidTr="00CE2EEE">
        <w:tc>
          <w:tcPr>
            <w:tcW w:w="2065" w:type="dxa"/>
          </w:tcPr>
          <w:p w14:paraId="214A06B0"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EF4CA7" w14:textId="0366EF67" w:rsidR="0092062B" w:rsidRPr="0071518B" w:rsidRDefault="0092062B"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92062B" w:rsidRPr="0071518B" w14:paraId="3A788D96" w14:textId="77777777" w:rsidTr="00CE2EEE">
        <w:tc>
          <w:tcPr>
            <w:tcW w:w="2065" w:type="dxa"/>
          </w:tcPr>
          <w:p w14:paraId="195236B4"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2095117" w14:textId="77777777" w:rsidR="0092062B" w:rsidRPr="0071518B" w:rsidRDefault="0092062B"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92062B" w:rsidRPr="0071518B" w14:paraId="4B620BDD" w14:textId="77777777" w:rsidTr="00CE2EEE">
        <w:tc>
          <w:tcPr>
            <w:tcW w:w="2065" w:type="dxa"/>
          </w:tcPr>
          <w:p w14:paraId="3DDC901B"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9139C5" w14:textId="77777777" w:rsidR="0092062B" w:rsidRPr="0071518B" w:rsidRDefault="0092062B"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2062B" w:rsidRPr="0071518B" w14:paraId="2EFCE78A" w14:textId="77777777" w:rsidTr="00CE2EEE">
        <w:tc>
          <w:tcPr>
            <w:tcW w:w="2065" w:type="dxa"/>
            <w:vMerge w:val="restart"/>
            <w:vAlign w:val="center"/>
          </w:tcPr>
          <w:p w14:paraId="0B6DFA33"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2432FF"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C52A85"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2062B" w:rsidRPr="0071518B" w14:paraId="1CC10692" w14:textId="77777777" w:rsidTr="00CE2EEE">
        <w:tc>
          <w:tcPr>
            <w:tcW w:w="2065" w:type="dxa"/>
            <w:vMerge/>
          </w:tcPr>
          <w:p w14:paraId="374B6DF4" w14:textId="77777777" w:rsidR="0092062B" w:rsidRPr="0071518B" w:rsidRDefault="0092062B" w:rsidP="00CE2EEE">
            <w:pPr>
              <w:spacing w:line="360" w:lineRule="auto"/>
              <w:jc w:val="both"/>
              <w:rPr>
                <w:rFonts w:ascii="Times New Roman" w:hAnsi="Times New Roman" w:cs="Times New Roman"/>
                <w:i/>
              </w:rPr>
            </w:pPr>
          </w:p>
        </w:tc>
        <w:tc>
          <w:tcPr>
            <w:tcW w:w="2880" w:type="dxa"/>
          </w:tcPr>
          <w:p w14:paraId="63C5F4CB" w14:textId="7E282536" w:rsidR="0092062B" w:rsidRPr="0071518B" w:rsidRDefault="0092062B" w:rsidP="0092062B">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3C4CF0B4" w14:textId="77777777" w:rsidR="0092062B" w:rsidRPr="00947F58" w:rsidRDefault="0092062B" w:rsidP="0092062B">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EBB04E0" w14:textId="77777777" w:rsidR="0092062B" w:rsidRPr="00D82EB8" w:rsidRDefault="0092062B" w:rsidP="0092062B">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7B6FD43" w14:textId="39BCF506" w:rsidR="0092062B" w:rsidRPr="0071518B" w:rsidRDefault="0092062B" w:rsidP="0092062B">
            <w:pPr>
              <w:pStyle w:val="ListParagraph"/>
              <w:numPr>
                <w:ilvl w:val="1"/>
                <w:numId w:val="23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621EBECA" w14:textId="77777777" w:rsidR="0092062B" w:rsidRDefault="0092062B"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08A4836" w14:textId="00C5138F" w:rsidR="0092062B" w:rsidRDefault="0092062B"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640130FB" w14:textId="77777777" w:rsidR="0092062B" w:rsidRPr="00104C55" w:rsidRDefault="0092062B" w:rsidP="00CE2EEE">
            <w:pPr>
              <w:pStyle w:val="ListParagraph"/>
              <w:ind w:left="473" w:hanging="473"/>
              <w:rPr>
                <w:rFonts w:ascii="Times New Roman" w:hAnsi="Times New Roman" w:cs="Times New Roman"/>
                <w:lang w:val="en-US"/>
              </w:rPr>
            </w:pPr>
          </w:p>
        </w:tc>
      </w:tr>
      <w:tr w:rsidR="0092062B" w:rsidRPr="0071518B" w14:paraId="38E05415" w14:textId="77777777" w:rsidTr="00CE2EEE">
        <w:tc>
          <w:tcPr>
            <w:tcW w:w="2065" w:type="dxa"/>
          </w:tcPr>
          <w:p w14:paraId="3425CC68"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1F828E" w14:textId="77777777" w:rsidR="0092062B" w:rsidRPr="0071518B" w:rsidRDefault="0092062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2062B" w:rsidRPr="0071518B" w14:paraId="26D55B87" w14:textId="77777777" w:rsidTr="00CE2EEE">
        <w:tc>
          <w:tcPr>
            <w:tcW w:w="2065" w:type="dxa"/>
          </w:tcPr>
          <w:p w14:paraId="110682F2"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1DA452C" w14:textId="77777777" w:rsidR="0092062B" w:rsidRPr="0071518B" w:rsidRDefault="0092062B" w:rsidP="00CE2EEE">
            <w:pPr>
              <w:spacing w:line="360" w:lineRule="auto"/>
              <w:rPr>
                <w:rFonts w:ascii="Times New Roman" w:hAnsi="Times New Roman" w:cs="Times New Roman"/>
                <w:lang w:val="en-US"/>
              </w:rPr>
            </w:pPr>
          </w:p>
        </w:tc>
        <w:tc>
          <w:tcPr>
            <w:tcW w:w="2977" w:type="dxa"/>
          </w:tcPr>
          <w:p w14:paraId="6D9C78DB" w14:textId="77777777" w:rsidR="0092062B" w:rsidRPr="0071518B" w:rsidRDefault="0092062B"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F1D2DCC" w14:textId="1C1DC06F" w:rsidR="0092062B" w:rsidRDefault="0092062B" w:rsidP="00EF4211">
      <w:pPr>
        <w:rPr>
          <w:rFonts w:ascii="Times New Roman" w:hAnsi="Times New Roman" w:cs="Times New Roman"/>
          <w:b/>
          <w:caps/>
          <w:noProof/>
          <w:sz w:val="26"/>
          <w:szCs w:val="26"/>
          <w:lang w:val="pt-BR"/>
        </w:rPr>
      </w:pPr>
    </w:p>
    <w:p w14:paraId="1C086E91" w14:textId="4B48E6E0"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866DAC" w14:textId="3F2A91B7" w:rsidR="009A69BE" w:rsidRPr="00F1002F" w:rsidRDefault="009A69BE" w:rsidP="009A69BE">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0C0C721E" w14:textId="77777777" w:rsidTr="00CE2EEE">
        <w:tc>
          <w:tcPr>
            <w:tcW w:w="2065" w:type="dxa"/>
          </w:tcPr>
          <w:p w14:paraId="622A0D6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251829D" w14:textId="7D66C051"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9A69BE" w:rsidRPr="0071518B" w14:paraId="1352EFF5" w14:textId="77777777" w:rsidTr="00CE2EEE">
        <w:tc>
          <w:tcPr>
            <w:tcW w:w="2065" w:type="dxa"/>
          </w:tcPr>
          <w:p w14:paraId="54829B6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1909939" w14:textId="661B2473"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1FD6175" w14:textId="77777777" w:rsidTr="00CE2EEE">
        <w:tc>
          <w:tcPr>
            <w:tcW w:w="2065" w:type="dxa"/>
          </w:tcPr>
          <w:p w14:paraId="6FCC5215"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75E5CB"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B8B3B1A" w14:textId="77777777" w:rsidTr="00CE2EEE">
        <w:tc>
          <w:tcPr>
            <w:tcW w:w="2065" w:type="dxa"/>
            <w:vMerge w:val="restart"/>
            <w:vAlign w:val="center"/>
          </w:tcPr>
          <w:p w14:paraId="10908EA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BCC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57635A"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160668CE" w14:textId="77777777" w:rsidTr="00CE2EEE">
        <w:tc>
          <w:tcPr>
            <w:tcW w:w="2065" w:type="dxa"/>
            <w:vMerge/>
          </w:tcPr>
          <w:p w14:paraId="67673241"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7CFFD155" w14:textId="4A379255" w:rsidR="009A69BE" w:rsidRPr="0071518B" w:rsidRDefault="009A69BE" w:rsidP="009A69BE">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7D0EB564" w14:textId="77777777" w:rsidR="009A69BE" w:rsidRPr="00947F58" w:rsidRDefault="009A69BE" w:rsidP="009A69BE">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851C5EC" w14:textId="77777777" w:rsidR="009A69BE" w:rsidRPr="00D82EB8" w:rsidRDefault="009A69BE" w:rsidP="009A69BE">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422CDAB" w14:textId="7A82603F" w:rsidR="009A69BE" w:rsidRPr="0071518B" w:rsidRDefault="009A69BE" w:rsidP="009A69BE">
            <w:pPr>
              <w:pStyle w:val="ListParagraph"/>
              <w:numPr>
                <w:ilvl w:val="1"/>
                <w:numId w:val="23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38F848"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299AFDB" w14:textId="55077609"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1CFC4C43"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2159ED3D" w14:textId="77777777" w:rsidTr="00CE2EEE">
        <w:tc>
          <w:tcPr>
            <w:tcW w:w="2065" w:type="dxa"/>
          </w:tcPr>
          <w:p w14:paraId="0EEF5EB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012191B"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23EC232C" w14:textId="77777777" w:rsidTr="00CE2EEE">
        <w:tc>
          <w:tcPr>
            <w:tcW w:w="2065" w:type="dxa"/>
          </w:tcPr>
          <w:p w14:paraId="11EEFB2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824DCC9"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5936BC8C"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0E206F" w14:textId="77777777" w:rsidR="009A69BE" w:rsidRDefault="009A69BE" w:rsidP="009A69BE">
      <w:pPr>
        <w:rPr>
          <w:rFonts w:ascii="Times New Roman" w:hAnsi="Times New Roman" w:cs="Times New Roman"/>
          <w:b/>
          <w:caps/>
          <w:noProof/>
          <w:sz w:val="26"/>
          <w:szCs w:val="26"/>
          <w:lang w:val="pt-BR"/>
        </w:rPr>
      </w:pPr>
    </w:p>
    <w:p w14:paraId="79FF06CE" w14:textId="71479E0C"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B50DCA" w14:textId="3B2C4EF0" w:rsidR="009A69BE" w:rsidRPr="00F1002F" w:rsidRDefault="009A69BE" w:rsidP="009A69BE">
      <w:pPr>
        <w:pStyle w:val="Tabel"/>
      </w:pPr>
      <w:r w:rsidRPr="00F1002F">
        <w:t xml:space="preserve">Tabel </w:t>
      </w:r>
      <w:r w:rsidRPr="00F1002F">
        <w:rPr>
          <w:lang w:val="en-US"/>
        </w:rPr>
        <w:t>5.</w:t>
      </w:r>
      <w:r w:rsidR="0007521A">
        <w:rPr>
          <w:lang w:val="en-US"/>
        </w:rPr>
        <w:t>100</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7565D8B6" w14:textId="77777777" w:rsidTr="00CE2EEE">
        <w:tc>
          <w:tcPr>
            <w:tcW w:w="2065" w:type="dxa"/>
          </w:tcPr>
          <w:p w14:paraId="07DEC91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8D52E82" w14:textId="09922C3B"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9A69BE" w:rsidRPr="0071518B" w14:paraId="1C86F26B" w14:textId="77777777" w:rsidTr="00CE2EEE">
        <w:tc>
          <w:tcPr>
            <w:tcW w:w="2065" w:type="dxa"/>
          </w:tcPr>
          <w:p w14:paraId="5F37B3C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76F7D3D8" w14:textId="69041031"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AF307A2" w14:textId="77777777" w:rsidTr="00CE2EEE">
        <w:tc>
          <w:tcPr>
            <w:tcW w:w="2065" w:type="dxa"/>
          </w:tcPr>
          <w:p w14:paraId="000EAA8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DB16EC3"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171A47E" w14:textId="77777777" w:rsidTr="00CE2EEE">
        <w:tc>
          <w:tcPr>
            <w:tcW w:w="2065" w:type="dxa"/>
            <w:vMerge w:val="restart"/>
            <w:vAlign w:val="center"/>
          </w:tcPr>
          <w:p w14:paraId="48789C55"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6123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3013C4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66DAD120" w14:textId="77777777" w:rsidTr="00CE2EEE">
        <w:tc>
          <w:tcPr>
            <w:tcW w:w="2065" w:type="dxa"/>
            <w:vMerge/>
          </w:tcPr>
          <w:p w14:paraId="6FC03A8E"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3C93500C" w14:textId="0565C1D1" w:rsidR="009A69BE" w:rsidRPr="0071518B" w:rsidRDefault="009A69BE" w:rsidP="002A4903">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A72BCF0" w14:textId="77777777" w:rsidR="009A69BE" w:rsidRPr="00947F58" w:rsidRDefault="009A69BE" w:rsidP="002A4903">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EC74890" w14:textId="77777777" w:rsidR="009A69BE" w:rsidRPr="00D82EB8" w:rsidRDefault="009A69BE" w:rsidP="002A4903">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E377C13" w14:textId="566B2F1C" w:rsidR="009A69BE" w:rsidRPr="0071518B" w:rsidRDefault="009A69BE" w:rsidP="00C1576A">
            <w:pPr>
              <w:pStyle w:val="ListParagraph"/>
              <w:numPr>
                <w:ilvl w:val="1"/>
                <w:numId w:val="23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119FD4D9"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B54A8B" w14:textId="5E7E97FC"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34F99BCD"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05067672" w14:textId="77777777" w:rsidTr="00CE2EEE">
        <w:tc>
          <w:tcPr>
            <w:tcW w:w="2065" w:type="dxa"/>
          </w:tcPr>
          <w:p w14:paraId="7395A7A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4E2C4D"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7ED348F2" w14:textId="77777777" w:rsidTr="00CE2EEE">
        <w:tc>
          <w:tcPr>
            <w:tcW w:w="2065" w:type="dxa"/>
          </w:tcPr>
          <w:p w14:paraId="63FA992D"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FD3422B"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069E37E7"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6C265C" w14:textId="1D4CCECA" w:rsidR="009A69BE" w:rsidRDefault="009A69BE" w:rsidP="00EF4211">
      <w:pPr>
        <w:rPr>
          <w:rFonts w:ascii="Times New Roman" w:hAnsi="Times New Roman" w:cs="Times New Roman"/>
          <w:b/>
          <w:caps/>
          <w:noProof/>
          <w:sz w:val="26"/>
          <w:szCs w:val="26"/>
          <w:lang w:val="pt-BR"/>
        </w:rPr>
      </w:pPr>
    </w:p>
    <w:p w14:paraId="5AA70C2E" w14:textId="77777777" w:rsidR="00DC76AA" w:rsidRDefault="00DC76AA">
      <w:pPr>
        <w:rPr>
          <w:rFonts w:ascii="Times New Roman" w:hAnsi="Times New Roman" w:cs="Times New Roman"/>
          <w:sz w:val="24"/>
          <w:szCs w:val="24"/>
        </w:rPr>
      </w:pPr>
      <w:r>
        <w:rPr>
          <w:rFonts w:ascii="Times New Roman" w:hAnsi="Times New Roman" w:cs="Times New Roman"/>
          <w:sz w:val="24"/>
          <w:szCs w:val="24"/>
        </w:rPr>
        <w:br w:type="page"/>
      </w:r>
    </w:p>
    <w:p w14:paraId="41B2F9F6" w14:textId="16C6B919" w:rsidR="00DC76AA" w:rsidRPr="0032555B" w:rsidRDefault="00DC76AA" w:rsidP="00DC76A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s</w:t>
      </w:r>
      <w:proofErr w:type="spellStart"/>
      <w:r>
        <w:rPr>
          <w:rFonts w:ascii="Times New Roman" w:hAnsi="Times New Roman" w:cs="Times New Roman"/>
          <w:sz w:val="24"/>
          <w:szCs w:val="24"/>
          <w:lang w:val="en-US"/>
        </w:rPr>
        <w:t>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2C1AC0" w14:textId="3346799F" w:rsidR="00DC76AA" w:rsidRPr="00F1002F" w:rsidRDefault="00DC76AA" w:rsidP="00DC76A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Masuk</w:t>
      </w:r>
    </w:p>
    <w:tbl>
      <w:tblPr>
        <w:tblStyle w:val="TableGrid"/>
        <w:tblW w:w="0" w:type="auto"/>
        <w:tblLook w:val="04A0" w:firstRow="1" w:lastRow="0" w:firstColumn="1" w:lastColumn="0" w:noHBand="0" w:noVBand="1"/>
      </w:tblPr>
      <w:tblGrid>
        <w:gridCol w:w="2065"/>
        <w:gridCol w:w="2880"/>
        <w:gridCol w:w="2977"/>
      </w:tblGrid>
      <w:tr w:rsidR="00DC76AA" w:rsidRPr="0071518B" w14:paraId="76CD8163" w14:textId="77777777" w:rsidTr="00F01D09">
        <w:tc>
          <w:tcPr>
            <w:tcW w:w="2065" w:type="dxa"/>
          </w:tcPr>
          <w:p w14:paraId="590AFD0F"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9B02F7" w14:textId="78DA761C" w:rsidR="00DC76AA" w:rsidRPr="0071518B" w:rsidRDefault="00DC76AA"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DC76AA" w:rsidRPr="0071518B" w14:paraId="3BBA452D" w14:textId="77777777" w:rsidTr="00F01D09">
        <w:tc>
          <w:tcPr>
            <w:tcW w:w="2065" w:type="dxa"/>
          </w:tcPr>
          <w:p w14:paraId="44E9B3F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AAE905" w14:textId="6EC10162" w:rsidR="00DC76AA" w:rsidRPr="0071518B" w:rsidRDefault="00DC76AA"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DC76AA" w:rsidRPr="0071518B" w14:paraId="252AF686" w14:textId="77777777" w:rsidTr="00F01D09">
        <w:tc>
          <w:tcPr>
            <w:tcW w:w="2065" w:type="dxa"/>
          </w:tcPr>
          <w:p w14:paraId="73FC9973"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97C345" w14:textId="77777777" w:rsidR="00DC76AA" w:rsidRPr="0071518B" w:rsidRDefault="00DC76AA"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DC76AA" w:rsidRPr="0071518B" w14:paraId="77E3CD5D" w14:textId="77777777" w:rsidTr="00F01D09">
        <w:tc>
          <w:tcPr>
            <w:tcW w:w="2065" w:type="dxa"/>
            <w:vMerge w:val="restart"/>
            <w:vAlign w:val="center"/>
          </w:tcPr>
          <w:p w14:paraId="7C403EF4"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7BC1365"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540F42B"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DC76AA" w:rsidRPr="0071518B" w14:paraId="41A6520F" w14:textId="77777777" w:rsidTr="00F01D09">
        <w:tc>
          <w:tcPr>
            <w:tcW w:w="2065" w:type="dxa"/>
            <w:vMerge/>
          </w:tcPr>
          <w:p w14:paraId="794A6E61" w14:textId="77777777" w:rsidR="00DC76AA" w:rsidRPr="0071518B" w:rsidRDefault="00DC76AA" w:rsidP="00F01D09">
            <w:pPr>
              <w:spacing w:line="360" w:lineRule="auto"/>
              <w:jc w:val="both"/>
              <w:rPr>
                <w:rFonts w:ascii="Times New Roman" w:hAnsi="Times New Roman" w:cs="Times New Roman"/>
                <w:i/>
              </w:rPr>
            </w:pPr>
          </w:p>
        </w:tc>
        <w:tc>
          <w:tcPr>
            <w:tcW w:w="2880" w:type="dxa"/>
          </w:tcPr>
          <w:p w14:paraId="37797A59" w14:textId="2BFB9FD4" w:rsidR="00DC76AA" w:rsidRPr="00DC76AA" w:rsidRDefault="00DC76AA" w:rsidP="00DC76AA">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16EDC8E8" w14:textId="6FEB1811" w:rsidR="00DC76AA" w:rsidRPr="00D82EB8" w:rsidRDefault="00DC76AA" w:rsidP="00DC76AA">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3B411CE9" w14:textId="5E598978" w:rsidR="00DC76AA" w:rsidRPr="0071518B" w:rsidRDefault="00DC76AA" w:rsidP="005C4F58">
            <w:pPr>
              <w:pStyle w:val="ListParagraph"/>
              <w:numPr>
                <w:ilvl w:val="1"/>
                <w:numId w:val="24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2495A40D" w14:textId="0DCA2095" w:rsidR="00DC76AA" w:rsidRPr="00E70C3D" w:rsidRDefault="00DC76AA" w:rsidP="00DC76AA">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0DB2FE5A" w14:textId="1BC356AC" w:rsidR="00DC76AA" w:rsidRDefault="00DC76AA" w:rsidP="00F01D09">
            <w:pPr>
              <w:pStyle w:val="ListParagraph"/>
              <w:ind w:left="473" w:hanging="473"/>
              <w:rPr>
                <w:rFonts w:ascii="Times New Roman" w:hAnsi="Times New Roman" w:cs="Times New Roman"/>
                <w:lang w:val="en-US"/>
              </w:rPr>
            </w:pPr>
          </w:p>
          <w:p w14:paraId="26D482B0" w14:textId="77777777" w:rsidR="00DC76AA" w:rsidRPr="00104C55" w:rsidRDefault="00DC76AA" w:rsidP="00F01D09">
            <w:pPr>
              <w:pStyle w:val="ListParagraph"/>
              <w:ind w:left="473" w:hanging="473"/>
              <w:rPr>
                <w:rFonts w:ascii="Times New Roman" w:hAnsi="Times New Roman" w:cs="Times New Roman"/>
                <w:lang w:val="en-US"/>
              </w:rPr>
            </w:pPr>
          </w:p>
        </w:tc>
      </w:tr>
      <w:tr w:rsidR="00DC76AA" w:rsidRPr="0071518B" w14:paraId="1DC0FB3F" w14:textId="77777777" w:rsidTr="00F01D09">
        <w:tc>
          <w:tcPr>
            <w:tcW w:w="2065" w:type="dxa"/>
          </w:tcPr>
          <w:p w14:paraId="24A6E52A"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1B23C53" w14:textId="77777777" w:rsidR="00DC76AA" w:rsidRPr="0071518B" w:rsidRDefault="00DC76AA"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DC76AA" w:rsidRPr="0071518B" w14:paraId="6B441E55" w14:textId="77777777" w:rsidTr="00F01D09">
        <w:tc>
          <w:tcPr>
            <w:tcW w:w="2065" w:type="dxa"/>
          </w:tcPr>
          <w:p w14:paraId="0F73511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5FBAC56" w14:textId="77777777" w:rsidR="00DC76AA" w:rsidRPr="0071518B" w:rsidRDefault="00DC76AA" w:rsidP="00F01D09">
            <w:pPr>
              <w:spacing w:line="360" w:lineRule="auto"/>
              <w:rPr>
                <w:rFonts w:ascii="Times New Roman" w:hAnsi="Times New Roman" w:cs="Times New Roman"/>
                <w:lang w:val="en-US"/>
              </w:rPr>
            </w:pPr>
          </w:p>
        </w:tc>
        <w:tc>
          <w:tcPr>
            <w:tcW w:w="2977" w:type="dxa"/>
          </w:tcPr>
          <w:p w14:paraId="330F412D" w14:textId="77777777" w:rsidR="00DC76AA" w:rsidRPr="0071518B" w:rsidRDefault="00DC76AA"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F4C8B8E" w14:textId="77777777" w:rsidR="00DC76AA" w:rsidRDefault="00DC76AA" w:rsidP="00DC76AA">
      <w:pPr>
        <w:rPr>
          <w:rFonts w:ascii="Times New Roman" w:hAnsi="Times New Roman" w:cs="Times New Roman"/>
          <w:b/>
          <w:caps/>
          <w:noProof/>
          <w:sz w:val="26"/>
          <w:szCs w:val="26"/>
          <w:lang w:val="pt-BR"/>
        </w:rPr>
      </w:pPr>
    </w:p>
    <w:p w14:paraId="0B22B17F" w14:textId="186241CF" w:rsidR="005C4F58" w:rsidRPr="0032555B" w:rsidRDefault="005C4F58" w:rsidP="005C4F5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001653" w14:textId="78EDBDAB" w:rsidR="005C4F58" w:rsidRPr="00F1002F" w:rsidRDefault="005C4F58" w:rsidP="005C4F58">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D</w:t>
      </w:r>
    </w:p>
    <w:tbl>
      <w:tblPr>
        <w:tblStyle w:val="TableGrid"/>
        <w:tblW w:w="0" w:type="auto"/>
        <w:tblLook w:val="04A0" w:firstRow="1" w:lastRow="0" w:firstColumn="1" w:lastColumn="0" w:noHBand="0" w:noVBand="1"/>
      </w:tblPr>
      <w:tblGrid>
        <w:gridCol w:w="2065"/>
        <w:gridCol w:w="2880"/>
        <w:gridCol w:w="2977"/>
      </w:tblGrid>
      <w:tr w:rsidR="005C4F58" w:rsidRPr="0071518B" w14:paraId="2EDC63C6" w14:textId="77777777" w:rsidTr="00F01D09">
        <w:tc>
          <w:tcPr>
            <w:tcW w:w="2065" w:type="dxa"/>
          </w:tcPr>
          <w:p w14:paraId="1765490B"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AFEB23" w14:textId="4E8C55C0" w:rsidR="005C4F58" w:rsidRPr="0071518B" w:rsidRDefault="005C4F58"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5C4F58" w:rsidRPr="0071518B" w14:paraId="4939CBD8" w14:textId="77777777" w:rsidTr="00F01D09">
        <w:tc>
          <w:tcPr>
            <w:tcW w:w="2065" w:type="dxa"/>
          </w:tcPr>
          <w:p w14:paraId="57EC766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5870E3C" w14:textId="77777777" w:rsidR="005C4F58" w:rsidRPr="0071518B" w:rsidRDefault="005C4F58"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5C4F58" w:rsidRPr="0071518B" w14:paraId="37DDEC56" w14:textId="77777777" w:rsidTr="00F01D09">
        <w:tc>
          <w:tcPr>
            <w:tcW w:w="2065" w:type="dxa"/>
          </w:tcPr>
          <w:p w14:paraId="494DF23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E51EC2A" w14:textId="77777777" w:rsidR="005C4F58" w:rsidRPr="0071518B" w:rsidRDefault="005C4F58"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C4F58" w:rsidRPr="0071518B" w14:paraId="6BE85474" w14:textId="77777777" w:rsidTr="00F01D09">
        <w:tc>
          <w:tcPr>
            <w:tcW w:w="2065" w:type="dxa"/>
            <w:vMerge w:val="restart"/>
            <w:vAlign w:val="center"/>
          </w:tcPr>
          <w:p w14:paraId="57C07A5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22CA1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7B02780"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C4F58" w:rsidRPr="0071518B" w14:paraId="2C5488FC" w14:textId="77777777" w:rsidTr="00F01D09">
        <w:tc>
          <w:tcPr>
            <w:tcW w:w="2065" w:type="dxa"/>
            <w:vMerge/>
          </w:tcPr>
          <w:p w14:paraId="4AFCE91D" w14:textId="77777777" w:rsidR="005C4F58" w:rsidRPr="0071518B" w:rsidRDefault="005C4F58" w:rsidP="00F01D09">
            <w:pPr>
              <w:spacing w:line="360" w:lineRule="auto"/>
              <w:jc w:val="both"/>
              <w:rPr>
                <w:rFonts w:ascii="Times New Roman" w:hAnsi="Times New Roman" w:cs="Times New Roman"/>
                <w:i/>
              </w:rPr>
            </w:pPr>
          </w:p>
        </w:tc>
        <w:tc>
          <w:tcPr>
            <w:tcW w:w="2880" w:type="dxa"/>
          </w:tcPr>
          <w:p w14:paraId="6387EADB" w14:textId="296026B5" w:rsidR="005C4F58" w:rsidRPr="00DC76AA" w:rsidRDefault="005C4F58" w:rsidP="005C4F58">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F01D09">
              <w:rPr>
                <w:rFonts w:ascii="Times New Roman" w:hAnsi="Times New Roman" w:cs="Times New Roman"/>
                <w:lang w:val="en-US"/>
              </w:rPr>
              <w:t>SPT BKD</w:t>
            </w:r>
          </w:p>
          <w:p w14:paraId="7049ADEB" w14:textId="0590A57D" w:rsidR="005C4F58" w:rsidRPr="00D82EB8" w:rsidRDefault="005C4F58" w:rsidP="005C4F58">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tc>
        <w:tc>
          <w:tcPr>
            <w:tcW w:w="2977" w:type="dxa"/>
          </w:tcPr>
          <w:p w14:paraId="55A212D2" w14:textId="51AA4D8F" w:rsidR="005C4F58" w:rsidRPr="0071518B" w:rsidRDefault="005C4F58" w:rsidP="005C4F58">
            <w:pPr>
              <w:pStyle w:val="ListParagraph"/>
              <w:numPr>
                <w:ilvl w:val="1"/>
                <w:numId w:val="24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p w14:paraId="45B8E545" w14:textId="10997DD7" w:rsidR="005C4F58" w:rsidRPr="00E70C3D" w:rsidRDefault="005C4F58" w:rsidP="00F01D09">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F01D09">
              <w:rPr>
                <w:rFonts w:ascii="Times New Roman" w:hAnsi="Times New Roman" w:cs="Times New Roman"/>
                <w:lang w:val="en-US"/>
              </w:rPr>
              <w:t>SPT</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r w:rsidR="00A25957">
              <w:rPr>
                <w:rFonts w:ascii="Times New Roman" w:hAnsi="Times New Roman" w:cs="Times New Roman"/>
                <w:lang w:val="en-US"/>
              </w:rPr>
              <w:t xml:space="preserve">upload SPT </w:t>
            </w:r>
            <w:proofErr w:type="spellStart"/>
            <w:r w:rsidR="00A25957">
              <w:rPr>
                <w:rFonts w:ascii="Times New Roman" w:hAnsi="Times New Roman" w:cs="Times New Roman"/>
                <w:lang w:val="en-US"/>
              </w:rPr>
              <w:t>lengkapnya</w:t>
            </w:r>
            <w:proofErr w:type="spellEnd"/>
          </w:p>
          <w:p w14:paraId="61405FE1" w14:textId="77777777" w:rsidR="005C4F58" w:rsidRDefault="005C4F58" w:rsidP="00F01D09">
            <w:pPr>
              <w:pStyle w:val="ListParagraph"/>
              <w:ind w:left="473" w:hanging="473"/>
              <w:rPr>
                <w:rFonts w:ascii="Times New Roman" w:hAnsi="Times New Roman" w:cs="Times New Roman"/>
                <w:lang w:val="en-US"/>
              </w:rPr>
            </w:pPr>
          </w:p>
          <w:p w14:paraId="7DAB3671" w14:textId="77777777" w:rsidR="005C4F58" w:rsidRPr="00104C55" w:rsidRDefault="005C4F58" w:rsidP="00F01D09">
            <w:pPr>
              <w:pStyle w:val="ListParagraph"/>
              <w:ind w:left="473" w:hanging="473"/>
              <w:rPr>
                <w:rFonts w:ascii="Times New Roman" w:hAnsi="Times New Roman" w:cs="Times New Roman"/>
                <w:lang w:val="en-US"/>
              </w:rPr>
            </w:pPr>
          </w:p>
        </w:tc>
      </w:tr>
      <w:tr w:rsidR="005C4F58" w:rsidRPr="0071518B" w14:paraId="5B50BE18" w14:textId="77777777" w:rsidTr="00F01D09">
        <w:tc>
          <w:tcPr>
            <w:tcW w:w="2065" w:type="dxa"/>
          </w:tcPr>
          <w:p w14:paraId="4217EFCF"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B579DE2" w14:textId="77777777" w:rsidR="005C4F58" w:rsidRPr="0071518B" w:rsidRDefault="005C4F58"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C4F58" w:rsidRPr="0071518B" w14:paraId="5DA2D294" w14:textId="77777777" w:rsidTr="00F01D09">
        <w:tc>
          <w:tcPr>
            <w:tcW w:w="2065" w:type="dxa"/>
          </w:tcPr>
          <w:p w14:paraId="43997423"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093F40" w14:textId="77777777" w:rsidR="005C4F58" w:rsidRPr="0071518B" w:rsidRDefault="005C4F58" w:rsidP="00F01D09">
            <w:pPr>
              <w:spacing w:line="360" w:lineRule="auto"/>
              <w:rPr>
                <w:rFonts w:ascii="Times New Roman" w:hAnsi="Times New Roman" w:cs="Times New Roman"/>
                <w:lang w:val="en-US"/>
              </w:rPr>
            </w:pPr>
          </w:p>
        </w:tc>
        <w:tc>
          <w:tcPr>
            <w:tcW w:w="2977" w:type="dxa"/>
          </w:tcPr>
          <w:p w14:paraId="0ACC609B" w14:textId="77777777" w:rsidR="005C4F58" w:rsidRPr="0071518B" w:rsidRDefault="005C4F58"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A75616A" w14:textId="77777777" w:rsidR="005C4F58" w:rsidRDefault="005C4F58" w:rsidP="005C4F58">
      <w:pPr>
        <w:rPr>
          <w:rFonts w:ascii="Times New Roman" w:hAnsi="Times New Roman" w:cs="Times New Roman"/>
          <w:b/>
          <w:caps/>
          <w:noProof/>
          <w:sz w:val="26"/>
          <w:szCs w:val="26"/>
          <w:lang w:val="pt-BR"/>
        </w:rPr>
      </w:pPr>
    </w:p>
    <w:p w14:paraId="5C50026B" w14:textId="26B686ED" w:rsidR="0026408E" w:rsidRPr="0032555B" w:rsidRDefault="0026408E" w:rsidP="002640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w:t>
      </w:r>
      <w:r>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79AABA" w14:textId="7B019314" w:rsidR="0026408E" w:rsidRPr="00F1002F" w:rsidRDefault="0026408E" w:rsidP="0026408E">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A</w:t>
      </w:r>
    </w:p>
    <w:tbl>
      <w:tblPr>
        <w:tblStyle w:val="TableGrid"/>
        <w:tblW w:w="0" w:type="auto"/>
        <w:tblLook w:val="04A0" w:firstRow="1" w:lastRow="0" w:firstColumn="1" w:lastColumn="0" w:noHBand="0" w:noVBand="1"/>
      </w:tblPr>
      <w:tblGrid>
        <w:gridCol w:w="2065"/>
        <w:gridCol w:w="2880"/>
        <w:gridCol w:w="2977"/>
      </w:tblGrid>
      <w:tr w:rsidR="0026408E" w:rsidRPr="0071518B" w14:paraId="09BC1113" w14:textId="77777777" w:rsidTr="00FB1B3B">
        <w:tc>
          <w:tcPr>
            <w:tcW w:w="2065" w:type="dxa"/>
          </w:tcPr>
          <w:p w14:paraId="4A974B9B"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93C4F54" w14:textId="38331672" w:rsidR="0026408E" w:rsidRPr="0071518B" w:rsidRDefault="0026408E"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26408E" w:rsidRPr="0071518B" w14:paraId="45BD92E7" w14:textId="77777777" w:rsidTr="00FB1B3B">
        <w:tc>
          <w:tcPr>
            <w:tcW w:w="2065" w:type="dxa"/>
          </w:tcPr>
          <w:p w14:paraId="0EE7CB4A"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6E9100" w14:textId="77777777" w:rsidR="0026408E" w:rsidRPr="0071518B" w:rsidRDefault="0026408E" w:rsidP="00FB1B3B">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26408E" w:rsidRPr="0071518B" w14:paraId="0E6C4673" w14:textId="77777777" w:rsidTr="00FB1B3B">
        <w:tc>
          <w:tcPr>
            <w:tcW w:w="2065" w:type="dxa"/>
          </w:tcPr>
          <w:p w14:paraId="14B982F5"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BE1BF15" w14:textId="77777777" w:rsidR="0026408E" w:rsidRPr="0071518B" w:rsidRDefault="0026408E"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26408E" w:rsidRPr="0071518B" w14:paraId="1E773689" w14:textId="77777777" w:rsidTr="00FB1B3B">
        <w:tc>
          <w:tcPr>
            <w:tcW w:w="2065" w:type="dxa"/>
            <w:vMerge w:val="restart"/>
            <w:vAlign w:val="center"/>
          </w:tcPr>
          <w:p w14:paraId="6AD757A2"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249C1FC"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A3BC2F" w14:textId="77777777" w:rsidR="0026408E" w:rsidRPr="0071518B" w:rsidRDefault="0026408E"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26408E" w:rsidRPr="0071518B" w14:paraId="22D74A81" w14:textId="77777777" w:rsidTr="00FB1B3B">
        <w:tc>
          <w:tcPr>
            <w:tcW w:w="2065" w:type="dxa"/>
            <w:vMerge/>
          </w:tcPr>
          <w:p w14:paraId="5E73E8FB" w14:textId="77777777" w:rsidR="0026408E" w:rsidRPr="0071518B" w:rsidRDefault="0026408E" w:rsidP="00FB1B3B">
            <w:pPr>
              <w:spacing w:line="360" w:lineRule="auto"/>
              <w:jc w:val="both"/>
              <w:rPr>
                <w:rFonts w:ascii="Times New Roman" w:hAnsi="Times New Roman" w:cs="Times New Roman"/>
                <w:i/>
              </w:rPr>
            </w:pPr>
          </w:p>
        </w:tc>
        <w:tc>
          <w:tcPr>
            <w:tcW w:w="2880" w:type="dxa"/>
          </w:tcPr>
          <w:p w14:paraId="1FBDBC67" w14:textId="26A85559" w:rsidR="0026408E" w:rsidRPr="00DC76AA" w:rsidRDefault="0026408E" w:rsidP="0026408E">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4CF17F61" w14:textId="61B40163" w:rsidR="0026408E" w:rsidRPr="00D82EB8" w:rsidRDefault="0026408E" w:rsidP="0026408E">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67B07C69" w14:textId="6F78F0A1" w:rsidR="0026408E" w:rsidRPr="0071518B" w:rsidRDefault="0026408E" w:rsidP="0026408E">
            <w:pPr>
              <w:pStyle w:val="ListParagraph"/>
              <w:numPr>
                <w:ilvl w:val="1"/>
                <w:numId w:val="25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78A1AF9E" w14:textId="77777777" w:rsidR="0026408E" w:rsidRPr="00E70C3D" w:rsidRDefault="0026408E"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6DDB3AAE" w14:textId="77777777" w:rsidR="0026408E" w:rsidRDefault="0026408E" w:rsidP="00FB1B3B">
            <w:pPr>
              <w:pStyle w:val="ListParagraph"/>
              <w:ind w:left="473" w:hanging="473"/>
              <w:rPr>
                <w:rFonts w:ascii="Times New Roman" w:hAnsi="Times New Roman" w:cs="Times New Roman"/>
                <w:lang w:val="en-US"/>
              </w:rPr>
            </w:pPr>
          </w:p>
          <w:p w14:paraId="0E670FD6" w14:textId="77777777" w:rsidR="0026408E" w:rsidRPr="00104C55" w:rsidRDefault="0026408E" w:rsidP="00FB1B3B">
            <w:pPr>
              <w:pStyle w:val="ListParagraph"/>
              <w:ind w:left="473" w:hanging="473"/>
              <w:rPr>
                <w:rFonts w:ascii="Times New Roman" w:hAnsi="Times New Roman" w:cs="Times New Roman"/>
                <w:lang w:val="en-US"/>
              </w:rPr>
            </w:pPr>
          </w:p>
        </w:tc>
      </w:tr>
      <w:tr w:rsidR="0026408E" w:rsidRPr="0071518B" w14:paraId="4331862B" w14:textId="77777777" w:rsidTr="00FB1B3B">
        <w:tc>
          <w:tcPr>
            <w:tcW w:w="2065" w:type="dxa"/>
          </w:tcPr>
          <w:p w14:paraId="3851EE76"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A35F62A" w14:textId="77777777" w:rsidR="0026408E" w:rsidRPr="0071518B" w:rsidRDefault="0026408E"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26408E" w:rsidRPr="0071518B" w14:paraId="3EE1E33D" w14:textId="77777777" w:rsidTr="00FB1B3B">
        <w:tc>
          <w:tcPr>
            <w:tcW w:w="2065" w:type="dxa"/>
          </w:tcPr>
          <w:p w14:paraId="5DF50273" w14:textId="77777777" w:rsidR="0026408E" w:rsidRPr="0071518B" w:rsidRDefault="0026408E"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6BE606" w14:textId="77777777" w:rsidR="0026408E" w:rsidRPr="0071518B" w:rsidRDefault="0026408E" w:rsidP="00FB1B3B">
            <w:pPr>
              <w:spacing w:line="360" w:lineRule="auto"/>
              <w:rPr>
                <w:rFonts w:ascii="Times New Roman" w:hAnsi="Times New Roman" w:cs="Times New Roman"/>
                <w:lang w:val="en-US"/>
              </w:rPr>
            </w:pPr>
          </w:p>
        </w:tc>
        <w:tc>
          <w:tcPr>
            <w:tcW w:w="2977" w:type="dxa"/>
          </w:tcPr>
          <w:p w14:paraId="15642B68" w14:textId="77777777" w:rsidR="0026408E" w:rsidRPr="0071518B" w:rsidRDefault="0026408E"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6A5CCEA" w14:textId="239D2FFC" w:rsidR="00DC76AA" w:rsidRDefault="00DC76AA" w:rsidP="00EF4211">
      <w:pPr>
        <w:rPr>
          <w:rFonts w:ascii="Times New Roman" w:hAnsi="Times New Roman" w:cs="Times New Roman"/>
          <w:b/>
          <w:caps/>
          <w:noProof/>
          <w:sz w:val="26"/>
          <w:szCs w:val="26"/>
          <w:lang w:val="pt-BR"/>
        </w:rPr>
      </w:pPr>
    </w:p>
    <w:p w14:paraId="12627DB8" w14:textId="609906C5" w:rsidR="00BF3356" w:rsidRPr="0032555B" w:rsidRDefault="00BF3356" w:rsidP="00BF335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7DB0BE" w14:textId="5919ECF3" w:rsidR="00BF3356" w:rsidRPr="00F1002F" w:rsidRDefault="00BF3356" w:rsidP="00BF335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 xml:space="preserve">Melihat Pemberitahuan </w:t>
      </w:r>
      <w:r w:rsidR="009767B0">
        <w:rPr>
          <w:rFonts w:cs="Times New Roman"/>
          <w:lang w:val="en-US"/>
        </w:rPr>
        <w:t>Surat Disposisi</w:t>
      </w:r>
    </w:p>
    <w:tbl>
      <w:tblPr>
        <w:tblStyle w:val="TableGrid"/>
        <w:tblW w:w="0" w:type="auto"/>
        <w:tblLook w:val="04A0" w:firstRow="1" w:lastRow="0" w:firstColumn="1" w:lastColumn="0" w:noHBand="0" w:noVBand="1"/>
      </w:tblPr>
      <w:tblGrid>
        <w:gridCol w:w="2065"/>
        <w:gridCol w:w="2880"/>
        <w:gridCol w:w="2977"/>
      </w:tblGrid>
      <w:tr w:rsidR="00BF3356" w:rsidRPr="0071518B" w14:paraId="23D9AC0E" w14:textId="77777777" w:rsidTr="00FB1B3B">
        <w:tc>
          <w:tcPr>
            <w:tcW w:w="2065" w:type="dxa"/>
          </w:tcPr>
          <w:p w14:paraId="5BF24C01"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95A9A2D" w14:textId="0E009220" w:rsidR="00BF3356" w:rsidRPr="0071518B" w:rsidRDefault="00BF3356"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BF3356" w:rsidRPr="0071518B" w14:paraId="63F6743A" w14:textId="77777777" w:rsidTr="00FB1B3B">
        <w:tc>
          <w:tcPr>
            <w:tcW w:w="2065" w:type="dxa"/>
          </w:tcPr>
          <w:p w14:paraId="70AA6ABA"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CD5303" w14:textId="6F2509EE" w:rsidR="00BF3356" w:rsidRPr="0071518B" w:rsidRDefault="00BF3356"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BF3356" w:rsidRPr="0071518B" w14:paraId="16EAB010" w14:textId="77777777" w:rsidTr="00FB1B3B">
        <w:tc>
          <w:tcPr>
            <w:tcW w:w="2065" w:type="dxa"/>
          </w:tcPr>
          <w:p w14:paraId="00D5C29F"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397F04E" w14:textId="77777777" w:rsidR="00BF3356" w:rsidRPr="0071518B" w:rsidRDefault="00BF3356"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3356" w:rsidRPr="0071518B" w14:paraId="166D7CD0" w14:textId="77777777" w:rsidTr="00FB1B3B">
        <w:tc>
          <w:tcPr>
            <w:tcW w:w="2065" w:type="dxa"/>
            <w:vMerge w:val="restart"/>
            <w:vAlign w:val="center"/>
          </w:tcPr>
          <w:p w14:paraId="44711EFB"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2BE581D"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47394A" w14:textId="77777777" w:rsidR="00BF3356" w:rsidRPr="0071518B" w:rsidRDefault="00BF3356"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3356" w:rsidRPr="0071518B" w14:paraId="17C486FC" w14:textId="77777777" w:rsidTr="00FB1B3B">
        <w:tc>
          <w:tcPr>
            <w:tcW w:w="2065" w:type="dxa"/>
            <w:vMerge/>
          </w:tcPr>
          <w:p w14:paraId="015A027F" w14:textId="77777777" w:rsidR="00BF3356" w:rsidRPr="0071518B" w:rsidRDefault="00BF3356" w:rsidP="00FB1B3B">
            <w:pPr>
              <w:spacing w:line="360" w:lineRule="auto"/>
              <w:jc w:val="both"/>
              <w:rPr>
                <w:rFonts w:ascii="Times New Roman" w:hAnsi="Times New Roman" w:cs="Times New Roman"/>
                <w:i/>
              </w:rPr>
            </w:pPr>
          </w:p>
        </w:tc>
        <w:tc>
          <w:tcPr>
            <w:tcW w:w="2880" w:type="dxa"/>
          </w:tcPr>
          <w:p w14:paraId="751E67D3" w14:textId="3679BB6B" w:rsidR="00BF3356" w:rsidRPr="00DC76AA" w:rsidRDefault="00BF3356" w:rsidP="00BF3356">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A81F181" w14:textId="1BC80B90" w:rsidR="00BF3356" w:rsidRPr="00D82EB8" w:rsidRDefault="00BF3356" w:rsidP="00BF3356">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561ABDCD" w14:textId="01EEF768" w:rsidR="00BF3356" w:rsidRPr="0071518B" w:rsidRDefault="00BF3356" w:rsidP="00BF3356">
            <w:pPr>
              <w:pStyle w:val="ListParagraph"/>
              <w:numPr>
                <w:ilvl w:val="1"/>
                <w:numId w:val="25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AF03671" w14:textId="4128EEC6" w:rsidR="00BF3356" w:rsidRPr="00E70C3D" w:rsidRDefault="00BF3356"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4C656624" w14:textId="77777777" w:rsidR="00BF3356" w:rsidRDefault="00BF3356" w:rsidP="00FB1B3B">
            <w:pPr>
              <w:pStyle w:val="ListParagraph"/>
              <w:ind w:left="473" w:hanging="473"/>
              <w:rPr>
                <w:rFonts w:ascii="Times New Roman" w:hAnsi="Times New Roman" w:cs="Times New Roman"/>
                <w:lang w:val="en-US"/>
              </w:rPr>
            </w:pPr>
          </w:p>
          <w:p w14:paraId="690C4BCB" w14:textId="77777777" w:rsidR="00BF3356" w:rsidRPr="00104C55" w:rsidRDefault="00BF3356" w:rsidP="00FB1B3B">
            <w:pPr>
              <w:pStyle w:val="ListParagraph"/>
              <w:ind w:left="473" w:hanging="473"/>
              <w:rPr>
                <w:rFonts w:ascii="Times New Roman" w:hAnsi="Times New Roman" w:cs="Times New Roman"/>
                <w:lang w:val="en-US"/>
              </w:rPr>
            </w:pPr>
          </w:p>
        </w:tc>
      </w:tr>
      <w:tr w:rsidR="00BF3356" w:rsidRPr="0071518B" w14:paraId="0DC50906" w14:textId="77777777" w:rsidTr="00FB1B3B">
        <w:tc>
          <w:tcPr>
            <w:tcW w:w="2065" w:type="dxa"/>
          </w:tcPr>
          <w:p w14:paraId="697B3C06"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7BAA126" w14:textId="77777777" w:rsidR="00BF3356" w:rsidRPr="0071518B" w:rsidRDefault="00BF3356"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3356" w:rsidRPr="0071518B" w14:paraId="24EEF554" w14:textId="77777777" w:rsidTr="00FB1B3B">
        <w:tc>
          <w:tcPr>
            <w:tcW w:w="2065" w:type="dxa"/>
          </w:tcPr>
          <w:p w14:paraId="5AF7D2F7" w14:textId="77777777" w:rsidR="00BF3356" w:rsidRPr="0071518B" w:rsidRDefault="00BF3356"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06538E0" w14:textId="77777777" w:rsidR="00BF3356" w:rsidRPr="0071518B" w:rsidRDefault="00BF3356" w:rsidP="00FB1B3B">
            <w:pPr>
              <w:spacing w:line="360" w:lineRule="auto"/>
              <w:rPr>
                <w:rFonts w:ascii="Times New Roman" w:hAnsi="Times New Roman" w:cs="Times New Roman"/>
                <w:lang w:val="en-US"/>
              </w:rPr>
            </w:pPr>
          </w:p>
        </w:tc>
        <w:tc>
          <w:tcPr>
            <w:tcW w:w="2977" w:type="dxa"/>
          </w:tcPr>
          <w:p w14:paraId="7643DFD5" w14:textId="77777777" w:rsidR="00BF3356" w:rsidRPr="0071518B" w:rsidRDefault="00BF3356"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046ACDD" w14:textId="5D3B3D40" w:rsidR="00BF3356" w:rsidRDefault="00BF3356" w:rsidP="00EF4211">
      <w:pPr>
        <w:rPr>
          <w:rFonts w:ascii="Times New Roman" w:hAnsi="Times New Roman" w:cs="Times New Roman"/>
          <w:b/>
          <w:caps/>
          <w:noProof/>
          <w:sz w:val="26"/>
          <w:szCs w:val="26"/>
          <w:lang w:val="pt-BR"/>
        </w:rPr>
      </w:pPr>
    </w:p>
    <w:p w14:paraId="3A3B6E03" w14:textId="49BE2B5D"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4F82928" w14:textId="6BEC5A02"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D</w:t>
      </w:r>
    </w:p>
    <w:tbl>
      <w:tblPr>
        <w:tblStyle w:val="TableGrid"/>
        <w:tblW w:w="0" w:type="auto"/>
        <w:tblLook w:val="04A0" w:firstRow="1" w:lastRow="0" w:firstColumn="1" w:lastColumn="0" w:noHBand="0" w:noVBand="1"/>
      </w:tblPr>
      <w:tblGrid>
        <w:gridCol w:w="2065"/>
        <w:gridCol w:w="2880"/>
        <w:gridCol w:w="2977"/>
      </w:tblGrid>
      <w:tr w:rsidR="009767B0" w:rsidRPr="0071518B" w14:paraId="16EEB480" w14:textId="77777777" w:rsidTr="00FB1B3B">
        <w:tc>
          <w:tcPr>
            <w:tcW w:w="2065" w:type="dxa"/>
          </w:tcPr>
          <w:p w14:paraId="0F4FA2A0"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D1E8559" w14:textId="497160DC" w:rsidR="009767B0" w:rsidRPr="0071518B" w:rsidRDefault="009767B0"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767B0" w:rsidRPr="0071518B" w14:paraId="7836BC5A" w14:textId="77777777" w:rsidTr="00FB1B3B">
        <w:tc>
          <w:tcPr>
            <w:tcW w:w="2065" w:type="dxa"/>
          </w:tcPr>
          <w:p w14:paraId="5E8F4E11"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AB2CB87" w14:textId="77777777" w:rsidR="009767B0" w:rsidRPr="0071518B" w:rsidRDefault="009767B0"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34738F59" w14:textId="77777777" w:rsidTr="00FB1B3B">
        <w:tc>
          <w:tcPr>
            <w:tcW w:w="2065" w:type="dxa"/>
          </w:tcPr>
          <w:p w14:paraId="66E4BF61"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08EE1A6" w14:textId="77777777" w:rsidR="009767B0" w:rsidRPr="0071518B" w:rsidRDefault="009767B0"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3A30D37F" w14:textId="77777777" w:rsidTr="00FB1B3B">
        <w:tc>
          <w:tcPr>
            <w:tcW w:w="2065" w:type="dxa"/>
            <w:vMerge w:val="restart"/>
            <w:vAlign w:val="center"/>
          </w:tcPr>
          <w:p w14:paraId="504F0E7D"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EBC45B"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6D87C9A"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7D70E76F" w14:textId="77777777" w:rsidTr="00FB1B3B">
        <w:tc>
          <w:tcPr>
            <w:tcW w:w="2065" w:type="dxa"/>
            <w:vMerge/>
          </w:tcPr>
          <w:p w14:paraId="7E2E87C6" w14:textId="77777777" w:rsidR="009767B0" w:rsidRPr="0071518B" w:rsidRDefault="009767B0" w:rsidP="00FB1B3B">
            <w:pPr>
              <w:spacing w:line="360" w:lineRule="auto"/>
              <w:jc w:val="both"/>
              <w:rPr>
                <w:rFonts w:ascii="Times New Roman" w:hAnsi="Times New Roman" w:cs="Times New Roman"/>
                <w:i/>
              </w:rPr>
            </w:pPr>
          </w:p>
        </w:tc>
        <w:tc>
          <w:tcPr>
            <w:tcW w:w="2880" w:type="dxa"/>
          </w:tcPr>
          <w:p w14:paraId="5A1BB28F" w14:textId="208CB505" w:rsidR="009767B0" w:rsidRPr="00DC76AA" w:rsidRDefault="009767B0" w:rsidP="009767B0">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739E0D0F" w14:textId="44D5C850" w:rsidR="009767B0" w:rsidRPr="00D82EB8" w:rsidRDefault="009767B0" w:rsidP="009767B0">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1167F4FC" w14:textId="4C888FF7" w:rsidR="009767B0" w:rsidRPr="0071518B" w:rsidRDefault="009767B0" w:rsidP="009767B0">
            <w:pPr>
              <w:pStyle w:val="ListParagraph"/>
              <w:numPr>
                <w:ilvl w:val="1"/>
                <w:numId w:val="255"/>
              </w:numPr>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C2E16D3" w14:textId="4E6F1F8E" w:rsidR="009767B0" w:rsidRPr="00E70C3D" w:rsidRDefault="009767B0"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r>
              <w:rPr>
                <w:rFonts w:ascii="Times New Roman" w:hAnsi="Times New Roman" w:cs="Times New Roman"/>
                <w:lang w:val="en-US"/>
              </w:rPr>
              <w:t xml:space="preserve">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6F2E8E17" w14:textId="77777777" w:rsidR="009767B0" w:rsidRDefault="009767B0" w:rsidP="00FB1B3B">
            <w:pPr>
              <w:pStyle w:val="ListParagraph"/>
              <w:ind w:left="473" w:hanging="473"/>
              <w:rPr>
                <w:rFonts w:ascii="Times New Roman" w:hAnsi="Times New Roman" w:cs="Times New Roman"/>
                <w:lang w:val="en-US"/>
              </w:rPr>
            </w:pPr>
          </w:p>
          <w:p w14:paraId="680E08B5" w14:textId="77777777" w:rsidR="009767B0" w:rsidRPr="00104C55" w:rsidRDefault="009767B0" w:rsidP="00FB1B3B">
            <w:pPr>
              <w:pStyle w:val="ListParagraph"/>
              <w:ind w:left="473" w:hanging="473"/>
              <w:rPr>
                <w:rFonts w:ascii="Times New Roman" w:hAnsi="Times New Roman" w:cs="Times New Roman"/>
                <w:lang w:val="en-US"/>
              </w:rPr>
            </w:pPr>
          </w:p>
        </w:tc>
      </w:tr>
      <w:tr w:rsidR="009767B0" w:rsidRPr="0071518B" w14:paraId="0B28D377" w14:textId="77777777" w:rsidTr="00FB1B3B">
        <w:tc>
          <w:tcPr>
            <w:tcW w:w="2065" w:type="dxa"/>
          </w:tcPr>
          <w:p w14:paraId="6F6B8BCD"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DF28B1" w14:textId="77777777" w:rsidR="009767B0" w:rsidRPr="0071518B" w:rsidRDefault="009767B0"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03381E40" w14:textId="77777777" w:rsidTr="00FB1B3B">
        <w:tc>
          <w:tcPr>
            <w:tcW w:w="2065" w:type="dxa"/>
          </w:tcPr>
          <w:p w14:paraId="38452272"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F473B51" w14:textId="77777777" w:rsidR="009767B0" w:rsidRPr="0071518B" w:rsidRDefault="009767B0" w:rsidP="00FB1B3B">
            <w:pPr>
              <w:spacing w:line="360" w:lineRule="auto"/>
              <w:rPr>
                <w:rFonts w:ascii="Times New Roman" w:hAnsi="Times New Roman" w:cs="Times New Roman"/>
                <w:lang w:val="en-US"/>
              </w:rPr>
            </w:pPr>
          </w:p>
        </w:tc>
        <w:tc>
          <w:tcPr>
            <w:tcW w:w="2977" w:type="dxa"/>
          </w:tcPr>
          <w:p w14:paraId="7ABB6C56" w14:textId="77777777" w:rsidR="009767B0" w:rsidRPr="0071518B" w:rsidRDefault="009767B0"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4A99EBC" w14:textId="316E7F7A" w:rsidR="009767B0" w:rsidRDefault="009767B0" w:rsidP="00EF4211">
      <w:pPr>
        <w:rPr>
          <w:rFonts w:ascii="Times New Roman" w:hAnsi="Times New Roman" w:cs="Times New Roman"/>
          <w:b/>
          <w:caps/>
          <w:noProof/>
          <w:sz w:val="26"/>
          <w:szCs w:val="26"/>
          <w:lang w:val="pt-BR"/>
        </w:rPr>
      </w:pPr>
    </w:p>
    <w:p w14:paraId="365545B3" w14:textId="35D76010"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FBE9F" w14:textId="4C7A0943"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A</w:t>
      </w:r>
    </w:p>
    <w:tbl>
      <w:tblPr>
        <w:tblStyle w:val="TableGrid"/>
        <w:tblW w:w="0" w:type="auto"/>
        <w:tblLook w:val="04A0" w:firstRow="1" w:lastRow="0" w:firstColumn="1" w:lastColumn="0" w:noHBand="0" w:noVBand="1"/>
      </w:tblPr>
      <w:tblGrid>
        <w:gridCol w:w="2065"/>
        <w:gridCol w:w="2880"/>
        <w:gridCol w:w="2977"/>
      </w:tblGrid>
      <w:tr w:rsidR="009767B0" w:rsidRPr="0071518B" w14:paraId="2B56916D" w14:textId="77777777" w:rsidTr="00FB1B3B">
        <w:tc>
          <w:tcPr>
            <w:tcW w:w="2065" w:type="dxa"/>
          </w:tcPr>
          <w:p w14:paraId="74207E06"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D8FA917" w14:textId="335C5F43" w:rsidR="009767B0" w:rsidRPr="0071518B" w:rsidRDefault="009767B0"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9767B0" w:rsidRPr="0071518B" w14:paraId="571EEB9A" w14:textId="77777777" w:rsidTr="00FB1B3B">
        <w:tc>
          <w:tcPr>
            <w:tcW w:w="2065" w:type="dxa"/>
          </w:tcPr>
          <w:p w14:paraId="3315D3AC"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766357D" w14:textId="77777777" w:rsidR="009767B0" w:rsidRPr="0071518B" w:rsidRDefault="009767B0"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63DEB4A3" w14:textId="77777777" w:rsidTr="00FB1B3B">
        <w:tc>
          <w:tcPr>
            <w:tcW w:w="2065" w:type="dxa"/>
          </w:tcPr>
          <w:p w14:paraId="58416210"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F5BE7F6" w14:textId="77777777" w:rsidR="009767B0" w:rsidRPr="0071518B" w:rsidRDefault="009767B0"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740BE39C" w14:textId="77777777" w:rsidTr="00FB1B3B">
        <w:tc>
          <w:tcPr>
            <w:tcW w:w="2065" w:type="dxa"/>
            <w:vMerge w:val="restart"/>
            <w:vAlign w:val="center"/>
          </w:tcPr>
          <w:p w14:paraId="71C4BD1C"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397CA98"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43E098" w14:textId="77777777" w:rsidR="009767B0" w:rsidRPr="0071518B" w:rsidRDefault="009767B0"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517777AC" w14:textId="77777777" w:rsidTr="00FB1B3B">
        <w:tc>
          <w:tcPr>
            <w:tcW w:w="2065" w:type="dxa"/>
            <w:vMerge/>
          </w:tcPr>
          <w:p w14:paraId="0727C0F3" w14:textId="77777777" w:rsidR="009767B0" w:rsidRPr="0071518B" w:rsidRDefault="009767B0" w:rsidP="00FB1B3B">
            <w:pPr>
              <w:spacing w:line="360" w:lineRule="auto"/>
              <w:jc w:val="both"/>
              <w:rPr>
                <w:rFonts w:ascii="Times New Roman" w:hAnsi="Times New Roman" w:cs="Times New Roman"/>
                <w:i/>
              </w:rPr>
            </w:pPr>
          </w:p>
        </w:tc>
        <w:tc>
          <w:tcPr>
            <w:tcW w:w="2880" w:type="dxa"/>
          </w:tcPr>
          <w:p w14:paraId="1B21E5B3" w14:textId="401C9EEB" w:rsidR="009767B0" w:rsidRPr="00DC76AA" w:rsidRDefault="009767B0" w:rsidP="009767B0">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7E75B913" w14:textId="75DBF38C" w:rsidR="009767B0" w:rsidRPr="00D82EB8" w:rsidRDefault="009767B0" w:rsidP="009767B0">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0549FED3" w14:textId="38D3C7CE" w:rsidR="009767B0" w:rsidRPr="0071518B" w:rsidRDefault="009767B0" w:rsidP="009767B0">
            <w:pPr>
              <w:pStyle w:val="ListParagraph"/>
              <w:numPr>
                <w:ilvl w:val="1"/>
                <w:numId w:val="25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2C18DF1" w14:textId="77777777" w:rsidR="009767B0" w:rsidRPr="00E70C3D" w:rsidRDefault="009767B0"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566F0D3F" w14:textId="77777777" w:rsidR="009767B0" w:rsidRDefault="009767B0" w:rsidP="00FB1B3B">
            <w:pPr>
              <w:pStyle w:val="ListParagraph"/>
              <w:ind w:left="473" w:hanging="473"/>
              <w:rPr>
                <w:rFonts w:ascii="Times New Roman" w:hAnsi="Times New Roman" w:cs="Times New Roman"/>
                <w:lang w:val="en-US"/>
              </w:rPr>
            </w:pPr>
          </w:p>
          <w:p w14:paraId="7D5C1AA7" w14:textId="77777777" w:rsidR="009767B0" w:rsidRPr="00104C55" w:rsidRDefault="009767B0" w:rsidP="00FB1B3B">
            <w:pPr>
              <w:pStyle w:val="ListParagraph"/>
              <w:ind w:left="473" w:hanging="473"/>
              <w:rPr>
                <w:rFonts w:ascii="Times New Roman" w:hAnsi="Times New Roman" w:cs="Times New Roman"/>
                <w:lang w:val="en-US"/>
              </w:rPr>
            </w:pPr>
          </w:p>
        </w:tc>
      </w:tr>
      <w:tr w:rsidR="009767B0" w:rsidRPr="0071518B" w14:paraId="113F36C1" w14:textId="77777777" w:rsidTr="00FB1B3B">
        <w:tc>
          <w:tcPr>
            <w:tcW w:w="2065" w:type="dxa"/>
          </w:tcPr>
          <w:p w14:paraId="6F36D6D3"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DC5896" w14:textId="77777777" w:rsidR="009767B0" w:rsidRPr="0071518B" w:rsidRDefault="009767B0"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64E588D2" w14:textId="77777777" w:rsidTr="00FB1B3B">
        <w:tc>
          <w:tcPr>
            <w:tcW w:w="2065" w:type="dxa"/>
          </w:tcPr>
          <w:p w14:paraId="41244FCC" w14:textId="77777777" w:rsidR="009767B0" w:rsidRPr="0071518B" w:rsidRDefault="009767B0"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9161C1A" w14:textId="77777777" w:rsidR="009767B0" w:rsidRPr="0071518B" w:rsidRDefault="009767B0" w:rsidP="00FB1B3B">
            <w:pPr>
              <w:spacing w:line="360" w:lineRule="auto"/>
              <w:rPr>
                <w:rFonts w:ascii="Times New Roman" w:hAnsi="Times New Roman" w:cs="Times New Roman"/>
                <w:lang w:val="en-US"/>
              </w:rPr>
            </w:pPr>
          </w:p>
        </w:tc>
        <w:tc>
          <w:tcPr>
            <w:tcW w:w="2977" w:type="dxa"/>
          </w:tcPr>
          <w:p w14:paraId="5040E6DD" w14:textId="77777777" w:rsidR="009767B0" w:rsidRPr="0071518B" w:rsidRDefault="009767B0"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1D33B3" w14:textId="6E13ED04" w:rsidR="009767B0" w:rsidRDefault="009767B0" w:rsidP="00EF4211">
      <w:pPr>
        <w:rPr>
          <w:rFonts w:ascii="Times New Roman" w:hAnsi="Times New Roman" w:cs="Times New Roman"/>
          <w:b/>
          <w:caps/>
          <w:noProof/>
          <w:sz w:val="26"/>
          <w:szCs w:val="26"/>
          <w:lang w:val="pt-BR"/>
        </w:rPr>
      </w:pPr>
    </w:p>
    <w:p w14:paraId="66A921F5" w14:textId="793B0966" w:rsidR="00E176D2" w:rsidRPr="0032555B" w:rsidRDefault="00E176D2" w:rsidP="00E176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88B496" w14:textId="1300D648" w:rsidR="00E176D2" w:rsidRPr="00F1002F" w:rsidRDefault="00E176D2" w:rsidP="00E176D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76D2" w:rsidRPr="0071518B" w14:paraId="3ECEC530" w14:textId="77777777" w:rsidTr="00FB1B3B">
        <w:tc>
          <w:tcPr>
            <w:tcW w:w="2065" w:type="dxa"/>
          </w:tcPr>
          <w:p w14:paraId="74848647"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B203CF2" w14:textId="22ED0702" w:rsidR="00E176D2" w:rsidRPr="0071518B" w:rsidRDefault="00E176D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E176D2" w:rsidRPr="0071518B" w14:paraId="2370B16C" w14:textId="77777777" w:rsidTr="00FB1B3B">
        <w:tc>
          <w:tcPr>
            <w:tcW w:w="2065" w:type="dxa"/>
          </w:tcPr>
          <w:p w14:paraId="1D6FA1E6"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EA2B7C4" w14:textId="77777777" w:rsidR="00E176D2" w:rsidRPr="0071518B" w:rsidRDefault="00E176D2"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E176D2" w:rsidRPr="0071518B" w14:paraId="09AB60B9" w14:textId="77777777" w:rsidTr="00FB1B3B">
        <w:tc>
          <w:tcPr>
            <w:tcW w:w="2065" w:type="dxa"/>
          </w:tcPr>
          <w:p w14:paraId="35534032"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5D28E56" w14:textId="77777777" w:rsidR="00E176D2" w:rsidRPr="0071518B" w:rsidRDefault="00E176D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176D2" w:rsidRPr="0071518B" w14:paraId="0F19B301" w14:textId="77777777" w:rsidTr="00FB1B3B">
        <w:tc>
          <w:tcPr>
            <w:tcW w:w="2065" w:type="dxa"/>
            <w:vMerge w:val="restart"/>
            <w:vAlign w:val="center"/>
          </w:tcPr>
          <w:p w14:paraId="0EAA46C4"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5699177"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DFE47EA" w14:textId="77777777" w:rsidR="00E176D2" w:rsidRPr="0071518B" w:rsidRDefault="00E176D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176D2" w:rsidRPr="0071518B" w14:paraId="004C1D95" w14:textId="77777777" w:rsidTr="00FB1B3B">
        <w:tc>
          <w:tcPr>
            <w:tcW w:w="2065" w:type="dxa"/>
            <w:vMerge/>
          </w:tcPr>
          <w:p w14:paraId="67F4DC6B" w14:textId="77777777" w:rsidR="00E176D2" w:rsidRPr="0071518B" w:rsidRDefault="00E176D2" w:rsidP="00FB1B3B">
            <w:pPr>
              <w:spacing w:line="360" w:lineRule="auto"/>
              <w:jc w:val="both"/>
              <w:rPr>
                <w:rFonts w:ascii="Times New Roman" w:hAnsi="Times New Roman" w:cs="Times New Roman"/>
                <w:i/>
              </w:rPr>
            </w:pPr>
          </w:p>
        </w:tc>
        <w:tc>
          <w:tcPr>
            <w:tcW w:w="2880" w:type="dxa"/>
          </w:tcPr>
          <w:p w14:paraId="37B8D169" w14:textId="03493694" w:rsidR="00E176D2" w:rsidRPr="00DC76AA" w:rsidRDefault="00E176D2" w:rsidP="00FB1B3B">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48466922" w14:textId="11082D9D" w:rsidR="00E176D2" w:rsidRPr="00D82EB8" w:rsidRDefault="00E176D2" w:rsidP="00FB1B3B">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03C1BD6" w14:textId="536A3BAF" w:rsidR="00E176D2" w:rsidRPr="0071518B" w:rsidRDefault="00E176D2" w:rsidP="00FB1B3B">
            <w:pPr>
              <w:pStyle w:val="ListParagraph"/>
              <w:numPr>
                <w:ilvl w:val="1"/>
                <w:numId w:val="259"/>
              </w:numPr>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2D04BC75" w14:textId="77777777" w:rsidR="00E176D2" w:rsidRPr="00E70C3D" w:rsidRDefault="00E176D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9BE9492" w14:textId="77777777" w:rsidR="00E176D2" w:rsidRDefault="00E176D2" w:rsidP="00FB1B3B">
            <w:pPr>
              <w:pStyle w:val="ListParagraph"/>
              <w:ind w:left="473" w:hanging="473"/>
              <w:rPr>
                <w:rFonts w:ascii="Times New Roman" w:hAnsi="Times New Roman" w:cs="Times New Roman"/>
                <w:lang w:val="en-US"/>
              </w:rPr>
            </w:pPr>
          </w:p>
          <w:p w14:paraId="0F566422" w14:textId="77777777" w:rsidR="00E176D2" w:rsidRPr="00104C55" w:rsidRDefault="00E176D2" w:rsidP="00FB1B3B">
            <w:pPr>
              <w:pStyle w:val="ListParagraph"/>
              <w:ind w:left="473" w:hanging="473"/>
              <w:rPr>
                <w:rFonts w:ascii="Times New Roman" w:hAnsi="Times New Roman" w:cs="Times New Roman"/>
                <w:lang w:val="en-US"/>
              </w:rPr>
            </w:pPr>
          </w:p>
        </w:tc>
      </w:tr>
      <w:tr w:rsidR="00E176D2" w:rsidRPr="0071518B" w14:paraId="19522309" w14:textId="77777777" w:rsidTr="00FB1B3B">
        <w:tc>
          <w:tcPr>
            <w:tcW w:w="2065" w:type="dxa"/>
          </w:tcPr>
          <w:p w14:paraId="03179D92"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04A59C" w14:textId="77777777" w:rsidR="00E176D2" w:rsidRPr="0071518B" w:rsidRDefault="00E176D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176D2" w:rsidRPr="0071518B" w14:paraId="223A7194" w14:textId="77777777" w:rsidTr="00FB1B3B">
        <w:tc>
          <w:tcPr>
            <w:tcW w:w="2065" w:type="dxa"/>
          </w:tcPr>
          <w:p w14:paraId="7F16CDDB" w14:textId="77777777" w:rsidR="00E176D2" w:rsidRPr="0071518B" w:rsidRDefault="00E176D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8E4569A" w14:textId="77777777" w:rsidR="00E176D2" w:rsidRPr="0071518B" w:rsidRDefault="00E176D2" w:rsidP="00FB1B3B">
            <w:pPr>
              <w:spacing w:line="360" w:lineRule="auto"/>
              <w:rPr>
                <w:rFonts w:ascii="Times New Roman" w:hAnsi="Times New Roman" w:cs="Times New Roman"/>
                <w:lang w:val="en-US"/>
              </w:rPr>
            </w:pPr>
          </w:p>
        </w:tc>
        <w:tc>
          <w:tcPr>
            <w:tcW w:w="2977" w:type="dxa"/>
          </w:tcPr>
          <w:p w14:paraId="5ADB1827" w14:textId="77777777" w:rsidR="00E176D2" w:rsidRPr="0071518B" w:rsidRDefault="00E176D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FC01316" w14:textId="77777777" w:rsidR="00E176D2" w:rsidRDefault="00E176D2" w:rsidP="00EF4211">
      <w:pPr>
        <w:rPr>
          <w:rFonts w:ascii="Times New Roman" w:hAnsi="Times New Roman" w:cs="Times New Roman"/>
          <w:b/>
          <w:caps/>
          <w:noProof/>
          <w:sz w:val="26"/>
          <w:szCs w:val="26"/>
          <w:lang w:val="pt-BR"/>
        </w:rPr>
      </w:pPr>
    </w:p>
    <w:p w14:paraId="29157F00" w14:textId="4BBAE389" w:rsidR="00611A04" w:rsidRPr="0032555B" w:rsidRDefault="00611A04" w:rsidP="00611A0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w:t>
      </w:r>
      <w:r>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B5F74C" w14:textId="05884214" w:rsidR="00611A04" w:rsidRPr="00F1002F" w:rsidRDefault="00611A04" w:rsidP="00611A04">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611A04" w:rsidRPr="0071518B" w14:paraId="2468F4CC" w14:textId="77777777" w:rsidTr="00FB1B3B">
        <w:tc>
          <w:tcPr>
            <w:tcW w:w="2065" w:type="dxa"/>
          </w:tcPr>
          <w:p w14:paraId="37DCDF59"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7130C6" w14:textId="718077E5" w:rsidR="00611A04" w:rsidRPr="0071518B" w:rsidRDefault="00611A04"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611A04" w:rsidRPr="0071518B" w14:paraId="2EBADDD0" w14:textId="77777777" w:rsidTr="00FB1B3B">
        <w:tc>
          <w:tcPr>
            <w:tcW w:w="2065" w:type="dxa"/>
          </w:tcPr>
          <w:p w14:paraId="6983F9EB"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1794FA" w14:textId="77777777" w:rsidR="00611A04" w:rsidRPr="0071518B" w:rsidRDefault="00611A04" w:rsidP="00FB1B3B">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611A04" w:rsidRPr="0071518B" w14:paraId="6D0E5679" w14:textId="77777777" w:rsidTr="00FB1B3B">
        <w:tc>
          <w:tcPr>
            <w:tcW w:w="2065" w:type="dxa"/>
          </w:tcPr>
          <w:p w14:paraId="51DC47BB"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AB8C29A" w14:textId="77777777" w:rsidR="00611A04" w:rsidRPr="0071518B" w:rsidRDefault="00611A04"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11A04" w:rsidRPr="0071518B" w14:paraId="1D9CFC9A" w14:textId="77777777" w:rsidTr="00FB1B3B">
        <w:tc>
          <w:tcPr>
            <w:tcW w:w="2065" w:type="dxa"/>
            <w:vMerge w:val="restart"/>
            <w:vAlign w:val="center"/>
          </w:tcPr>
          <w:p w14:paraId="5A185990"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30E205"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5BCB8F" w14:textId="77777777" w:rsidR="00611A04" w:rsidRPr="0071518B" w:rsidRDefault="00611A04"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11A04" w:rsidRPr="0071518B" w14:paraId="6C6664F5" w14:textId="77777777" w:rsidTr="00FB1B3B">
        <w:tc>
          <w:tcPr>
            <w:tcW w:w="2065" w:type="dxa"/>
            <w:vMerge/>
          </w:tcPr>
          <w:p w14:paraId="2A9356A5" w14:textId="77777777" w:rsidR="00611A04" w:rsidRPr="0071518B" w:rsidRDefault="00611A04" w:rsidP="00FB1B3B">
            <w:pPr>
              <w:spacing w:line="360" w:lineRule="auto"/>
              <w:jc w:val="both"/>
              <w:rPr>
                <w:rFonts w:ascii="Times New Roman" w:hAnsi="Times New Roman" w:cs="Times New Roman"/>
                <w:i/>
              </w:rPr>
            </w:pPr>
          </w:p>
        </w:tc>
        <w:tc>
          <w:tcPr>
            <w:tcW w:w="2880" w:type="dxa"/>
          </w:tcPr>
          <w:p w14:paraId="716FC258" w14:textId="024FCE3B" w:rsidR="00611A04" w:rsidRPr="00DC76AA" w:rsidRDefault="00611A04" w:rsidP="001D15EE">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677F91F8" w14:textId="2147C825" w:rsidR="00611A04" w:rsidRPr="00D82EB8" w:rsidRDefault="00611A04" w:rsidP="001D15EE">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240FB56E" w14:textId="6E57C0E3" w:rsidR="00611A04" w:rsidRPr="0071518B" w:rsidRDefault="00611A04" w:rsidP="001D15EE">
            <w:pPr>
              <w:pStyle w:val="ListParagraph"/>
              <w:numPr>
                <w:ilvl w:val="1"/>
                <w:numId w:val="26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9B00ABD" w14:textId="5A15257D" w:rsidR="00611A04" w:rsidRPr="00E70C3D" w:rsidRDefault="00611A04"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Pr>
                <w:rFonts w:ascii="Times New Roman" w:hAnsi="Times New Roman" w:cs="Times New Roman"/>
                <w:lang w:val="en-US"/>
              </w:rPr>
              <w:t xml:space="preserve">SPT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198BCF7" w14:textId="77777777" w:rsidR="00611A04" w:rsidRDefault="00611A04" w:rsidP="00FB1B3B">
            <w:pPr>
              <w:pStyle w:val="ListParagraph"/>
              <w:ind w:left="473" w:hanging="473"/>
              <w:rPr>
                <w:rFonts w:ascii="Times New Roman" w:hAnsi="Times New Roman" w:cs="Times New Roman"/>
                <w:lang w:val="en-US"/>
              </w:rPr>
            </w:pPr>
          </w:p>
          <w:p w14:paraId="1B963470" w14:textId="77777777" w:rsidR="00611A04" w:rsidRPr="00104C55" w:rsidRDefault="00611A04" w:rsidP="00FB1B3B">
            <w:pPr>
              <w:pStyle w:val="ListParagraph"/>
              <w:ind w:left="473" w:hanging="473"/>
              <w:rPr>
                <w:rFonts w:ascii="Times New Roman" w:hAnsi="Times New Roman" w:cs="Times New Roman"/>
                <w:lang w:val="en-US"/>
              </w:rPr>
            </w:pPr>
          </w:p>
        </w:tc>
      </w:tr>
      <w:tr w:rsidR="00611A04" w:rsidRPr="0071518B" w14:paraId="7D05B923" w14:textId="77777777" w:rsidTr="00FB1B3B">
        <w:tc>
          <w:tcPr>
            <w:tcW w:w="2065" w:type="dxa"/>
          </w:tcPr>
          <w:p w14:paraId="2F3BF4A7"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A258901" w14:textId="77777777" w:rsidR="00611A04" w:rsidRPr="0071518B" w:rsidRDefault="00611A04"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11A04" w:rsidRPr="0071518B" w14:paraId="680131A2" w14:textId="77777777" w:rsidTr="00FB1B3B">
        <w:tc>
          <w:tcPr>
            <w:tcW w:w="2065" w:type="dxa"/>
          </w:tcPr>
          <w:p w14:paraId="5F9C6262" w14:textId="77777777" w:rsidR="00611A04" w:rsidRPr="0071518B" w:rsidRDefault="00611A04"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D772E62" w14:textId="77777777" w:rsidR="00611A04" w:rsidRPr="0071518B" w:rsidRDefault="00611A04" w:rsidP="00FB1B3B">
            <w:pPr>
              <w:spacing w:line="360" w:lineRule="auto"/>
              <w:rPr>
                <w:rFonts w:ascii="Times New Roman" w:hAnsi="Times New Roman" w:cs="Times New Roman"/>
                <w:lang w:val="en-US"/>
              </w:rPr>
            </w:pPr>
          </w:p>
        </w:tc>
        <w:tc>
          <w:tcPr>
            <w:tcW w:w="2977" w:type="dxa"/>
          </w:tcPr>
          <w:p w14:paraId="303B24D8" w14:textId="77777777" w:rsidR="00611A04" w:rsidRPr="0071518B" w:rsidRDefault="00611A04"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9F65EA" w14:textId="15509749" w:rsidR="00611A04" w:rsidRDefault="00611A04" w:rsidP="00EF4211">
      <w:pPr>
        <w:rPr>
          <w:rFonts w:ascii="Times New Roman" w:hAnsi="Times New Roman" w:cs="Times New Roman"/>
          <w:b/>
          <w:caps/>
          <w:noProof/>
          <w:sz w:val="26"/>
          <w:szCs w:val="26"/>
          <w:lang w:val="pt-BR"/>
        </w:rPr>
      </w:pPr>
    </w:p>
    <w:p w14:paraId="5C9CAD33" w14:textId="0D4BE7A0" w:rsidR="00017436" w:rsidRPr="0032555B" w:rsidRDefault="00017436" w:rsidP="000174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 xml:space="preserve">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AD6A1A" w14:textId="5F04C3AB" w:rsidR="00017436" w:rsidRPr="00F1002F" w:rsidRDefault="00017436" w:rsidP="0001743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w:t>
      </w:r>
      <w:r w:rsidR="00002725">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017436" w:rsidRPr="0071518B" w14:paraId="6DD1CA21" w14:textId="77777777" w:rsidTr="00FB1B3B">
        <w:tc>
          <w:tcPr>
            <w:tcW w:w="2065" w:type="dxa"/>
          </w:tcPr>
          <w:p w14:paraId="74CC227C"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653F458" w14:textId="4A59F917" w:rsidR="00017436" w:rsidRPr="0071518B" w:rsidRDefault="00017436"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w:t>
            </w:r>
            <w:r w:rsidR="00002725">
              <w:rPr>
                <w:rFonts w:ascii="Times New Roman" w:hAnsi="Times New Roman" w:cs="Times New Roman"/>
                <w:sz w:val="24"/>
                <w:szCs w:val="24"/>
                <w:lang w:val="en-US"/>
              </w:rPr>
              <w:t>D</w:t>
            </w:r>
          </w:p>
        </w:tc>
      </w:tr>
      <w:tr w:rsidR="00017436" w:rsidRPr="0071518B" w14:paraId="1F5AC54B" w14:textId="77777777" w:rsidTr="00FB1B3B">
        <w:tc>
          <w:tcPr>
            <w:tcW w:w="2065" w:type="dxa"/>
          </w:tcPr>
          <w:p w14:paraId="24443EFD"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9313212" w14:textId="140C5643" w:rsidR="00017436" w:rsidRPr="0071518B" w:rsidRDefault="00017436" w:rsidP="00FB1B3B">
            <w:pPr>
              <w:spacing w:line="360" w:lineRule="auto"/>
              <w:jc w:val="both"/>
              <w:rPr>
                <w:rFonts w:ascii="Times New Roman" w:hAnsi="Times New Roman" w:cs="Times New Roman"/>
                <w:lang w:val="en-US"/>
              </w:rPr>
            </w:pPr>
            <w:r>
              <w:rPr>
                <w:rFonts w:ascii="Times New Roman" w:hAnsi="Times New Roman" w:cs="Times New Roman"/>
                <w:lang w:val="en-US"/>
              </w:rPr>
              <w:t>Admin</w:t>
            </w:r>
            <w:r w:rsidR="00002725">
              <w:rPr>
                <w:rFonts w:ascii="Times New Roman" w:hAnsi="Times New Roman" w:cs="Times New Roman"/>
                <w:lang w:val="en-US"/>
              </w:rPr>
              <w:t xml:space="preserve"> BKD</w:t>
            </w:r>
          </w:p>
        </w:tc>
      </w:tr>
      <w:tr w:rsidR="00017436" w:rsidRPr="0071518B" w14:paraId="3FB3EBD8" w14:textId="77777777" w:rsidTr="00FB1B3B">
        <w:tc>
          <w:tcPr>
            <w:tcW w:w="2065" w:type="dxa"/>
          </w:tcPr>
          <w:p w14:paraId="784F7F2C"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CCEAC47" w14:textId="77777777" w:rsidR="00017436" w:rsidRPr="0071518B" w:rsidRDefault="00017436"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017436" w:rsidRPr="0071518B" w14:paraId="7D5B5DED" w14:textId="77777777" w:rsidTr="00FB1B3B">
        <w:tc>
          <w:tcPr>
            <w:tcW w:w="2065" w:type="dxa"/>
            <w:vMerge w:val="restart"/>
            <w:vAlign w:val="center"/>
          </w:tcPr>
          <w:p w14:paraId="746BA551"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20B2F"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9640688" w14:textId="77777777" w:rsidR="00017436" w:rsidRPr="0071518B" w:rsidRDefault="00017436"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017436" w:rsidRPr="0071518B" w14:paraId="3859BA8F" w14:textId="77777777" w:rsidTr="00FB1B3B">
        <w:tc>
          <w:tcPr>
            <w:tcW w:w="2065" w:type="dxa"/>
            <w:vMerge/>
          </w:tcPr>
          <w:p w14:paraId="352F5B16" w14:textId="77777777" w:rsidR="00017436" w:rsidRPr="0071518B" w:rsidRDefault="00017436" w:rsidP="00FB1B3B">
            <w:pPr>
              <w:spacing w:line="360" w:lineRule="auto"/>
              <w:jc w:val="both"/>
              <w:rPr>
                <w:rFonts w:ascii="Times New Roman" w:hAnsi="Times New Roman" w:cs="Times New Roman"/>
                <w:i/>
              </w:rPr>
            </w:pPr>
          </w:p>
        </w:tc>
        <w:tc>
          <w:tcPr>
            <w:tcW w:w="2880" w:type="dxa"/>
          </w:tcPr>
          <w:p w14:paraId="74C63CEC" w14:textId="37DC2603" w:rsidR="00017436" w:rsidRPr="00DC76AA" w:rsidRDefault="00017436" w:rsidP="008A0449">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w:t>
            </w:r>
            <w:r w:rsidR="008A0449">
              <w:rPr>
                <w:rFonts w:ascii="Times New Roman" w:hAnsi="Times New Roman" w:cs="Times New Roman"/>
                <w:lang w:val="en-US"/>
              </w:rPr>
              <w:t>D</w:t>
            </w:r>
          </w:p>
          <w:p w14:paraId="741C1315" w14:textId="271AE3CA" w:rsidR="00017436" w:rsidRPr="00D82EB8" w:rsidRDefault="00017436" w:rsidP="008A0449">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tc>
        <w:tc>
          <w:tcPr>
            <w:tcW w:w="2977" w:type="dxa"/>
          </w:tcPr>
          <w:p w14:paraId="7414F573" w14:textId="4791C278" w:rsidR="00017436" w:rsidRPr="0071518B" w:rsidRDefault="00017436" w:rsidP="008A0449">
            <w:pPr>
              <w:pStyle w:val="ListParagraph"/>
              <w:numPr>
                <w:ilvl w:val="1"/>
                <w:numId w:val="26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p w14:paraId="63194179" w14:textId="700D561E" w:rsidR="00017436" w:rsidRPr="00E70C3D" w:rsidRDefault="00017436"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8A0449">
              <w:rPr>
                <w:rFonts w:ascii="Times New Roman" w:hAnsi="Times New Roman" w:cs="Times New Roman"/>
                <w:lang w:val="en-US"/>
              </w:rPr>
              <w:t>Surat BKD</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8A0449">
              <w:rPr>
                <w:rFonts w:ascii="Times New Roman" w:hAnsi="Times New Roman" w:cs="Times New Roman"/>
                <w:lang w:val="en-US"/>
              </w:rPr>
              <w:t>buat</w:t>
            </w:r>
            <w:proofErr w:type="spellEnd"/>
            <w:r w:rsidR="008A0449">
              <w:rPr>
                <w:rFonts w:ascii="Times New Roman" w:hAnsi="Times New Roman" w:cs="Times New Roman"/>
                <w:lang w:val="en-US"/>
              </w:rPr>
              <w:t xml:space="preserve"> </w:t>
            </w:r>
            <w:proofErr w:type="spellStart"/>
            <w:r w:rsidR="008A0449">
              <w:rPr>
                <w:rFonts w:ascii="Times New Roman" w:hAnsi="Times New Roman" w:cs="Times New Roman"/>
                <w:lang w:val="en-US"/>
              </w:rPr>
              <w:t>SPTnya</w:t>
            </w:r>
            <w:proofErr w:type="spellEnd"/>
          </w:p>
          <w:p w14:paraId="5AF1B32B" w14:textId="77777777" w:rsidR="00017436" w:rsidRDefault="00017436" w:rsidP="00FB1B3B">
            <w:pPr>
              <w:pStyle w:val="ListParagraph"/>
              <w:ind w:left="473" w:hanging="473"/>
              <w:rPr>
                <w:rFonts w:ascii="Times New Roman" w:hAnsi="Times New Roman" w:cs="Times New Roman"/>
                <w:lang w:val="en-US"/>
              </w:rPr>
            </w:pPr>
          </w:p>
          <w:p w14:paraId="05736E43" w14:textId="77777777" w:rsidR="00017436" w:rsidRPr="00104C55" w:rsidRDefault="00017436" w:rsidP="00FB1B3B">
            <w:pPr>
              <w:pStyle w:val="ListParagraph"/>
              <w:ind w:left="473" w:hanging="473"/>
              <w:rPr>
                <w:rFonts w:ascii="Times New Roman" w:hAnsi="Times New Roman" w:cs="Times New Roman"/>
                <w:lang w:val="en-US"/>
              </w:rPr>
            </w:pPr>
          </w:p>
        </w:tc>
      </w:tr>
      <w:tr w:rsidR="00017436" w:rsidRPr="0071518B" w14:paraId="2E8038EF" w14:textId="77777777" w:rsidTr="00FB1B3B">
        <w:tc>
          <w:tcPr>
            <w:tcW w:w="2065" w:type="dxa"/>
          </w:tcPr>
          <w:p w14:paraId="6556DEF5"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0B44321" w14:textId="77777777" w:rsidR="00017436" w:rsidRPr="0071518B" w:rsidRDefault="00017436"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017436" w:rsidRPr="0071518B" w14:paraId="6CCC37A1" w14:textId="77777777" w:rsidTr="00FB1B3B">
        <w:tc>
          <w:tcPr>
            <w:tcW w:w="2065" w:type="dxa"/>
          </w:tcPr>
          <w:p w14:paraId="0814EA8A" w14:textId="77777777" w:rsidR="00017436" w:rsidRPr="0071518B" w:rsidRDefault="00017436"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5766F13" w14:textId="77777777" w:rsidR="00017436" w:rsidRPr="0071518B" w:rsidRDefault="00017436" w:rsidP="00FB1B3B">
            <w:pPr>
              <w:spacing w:line="360" w:lineRule="auto"/>
              <w:rPr>
                <w:rFonts w:ascii="Times New Roman" w:hAnsi="Times New Roman" w:cs="Times New Roman"/>
                <w:lang w:val="en-US"/>
              </w:rPr>
            </w:pPr>
          </w:p>
        </w:tc>
        <w:tc>
          <w:tcPr>
            <w:tcW w:w="2977" w:type="dxa"/>
          </w:tcPr>
          <w:p w14:paraId="4B8FF58E" w14:textId="77777777" w:rsidR="00017436" w:rsidRPr="0071518B" w:rsidRDefault="00017436"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8922D" w14:textId="6D9F95AB" w:rsidR="00017436" w:rsidRDefault="00017436" w:rsidP="00EF4211">
      <w:pPr>
        <w:rPr>
          <w:rFonts w:ascii="Times New Roman" w:hAnsi="Times New Roman" w:cs="Times New Roman"/>
          <w:b/>
          <w:caps/>
          <w:noProof/>
          <w:sz w:val="26"/>
          <w:szCs w:val="26"/>
          <w:lang w:val="pt-BR"/>
        </w:rPr>
      </w:pPr>
    </w:p>
    <w:p w14:paraId="413A09F8" w14:textId="686454C3" w:rsidR="00E33ECA" w:rsidRPr="0032555B" w:rsidRDefault="00E33ECA" w:rsidP="00E33EC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Admin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A9D3513" w14:textId="6C84EC12" w:rsidR="00E33ECA" w:rsidRPr="00F1002F" w:rsidRDefault="00E33ECA" w:rsidP="00E33EC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E33ECA" w:rsidRPr="0071518B" w14:paraId="33385A89" w14:textId="77777777" w:rsidTr="00FB1B3B">
        <w:tc>
          <w:tcPr>
            <w:tcW w:w="2065" w:type="dxa"/>
          </w:tcPr>
          <w:p w14:paraId="2C0A0CC5"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898A681" w14:textId="2F15FE72" w:rsidR="00E33ECA" w:rsidRPr="0071518B" w:rsidRDefault="00E33ECA"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E33ECA" w:rsidRPr="0071518B" w14:paraId="50216EA7" w14:textId="77777777" w:rsidTr="00FB1B3B">
        <w:tc>
          <w:tcPr>
            <w:tcW w:w="2065" w:type="dxa"/>
          </w:tcPr>
          <w:p w14:paraId="13F6120A"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21EBC0F" w14:textId="77777777" w:rsidR="00E33ECA" w:rsidRPr="0071518B" w:rsidRDefault="00E33ECA" w:rsidP="00FB1B3B">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E33ECA" w:rsidRPr="0071518B" w14:paraId="0E372F65" w14:textId="77777777" w:rsidTr="00FB1B3B">
        <w:tc>
          <w:tcPr>
            <w:tcW w:w="2065" w:type="dxa"/>
          </w:tcPr>
          <w:p w14:paraId="2D9EE964"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46C6A4F" w14:textId="77777777" w:rsidR="00E33ECA" w:rsidRPr="0071518B" w:rsidRDefault="00E33ECA"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33ECA" w:rsidRPr="0071518B" w14:paraId="6099A1BC" w14:textId="77777777" w:rsidTr="00FB1B3B">
        <w:tc>
          <w:tcPr>
            <w:tcW w:w="2065" w:type="dxa"/>
            <w:vMerge w:val="restart"/>
            <w:vAlign w:val="center"/>
          </w:tcPr>
          <w:p w14:paraId="7621EF3C"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E3BDD2"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F5DFDA" w14:textId="77777777" w:rsidR="00E33ECA" w:rsidRPr="0071518B" w:rsidRDefault="00E33ECA"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33ECA" w:rsidRPr="0071518B" w14:paraId="46CEAD3B" w14:textId="77777777" w:rsidTr="00FB1B3B">
        <w:tc>
          <w:tcPr>
            <w:tcW w:w="2065" w:type="dxa"/>
            <w:vMerge/>
          </w:tcPr>
          <w:p w14:paraId="00DE8696" w14:textId="77777777" w:rsidR="00E33ECA" w:rsidRPr="0071518B" w:rsidRDefault="00E33ECA" w:rsidP="00FB1B3B">
            <w:pPr>
              <w:spacing w:line="360" w:lineRule="auto"/>
              <w:jc w:val="both"/>
              <w:rPr>
                <w:rFonts w:ascii="Times New Roman" w:hAnsi="Times New Roman" w:cs="Times New Roman"/>
                <w:i/>
              </w:rPr>
            </w:pPr>
          </w:p>
        </w:tc>
        <w:tc>
          <w:tcPr>
            <w:tcW w:w="2880" w:type="dxa"/>
          </w:tcPr>
          <w:p w14:paraId="73DDE16F" w14:textId="3FEAE0D6" w:rsidR="00E33ECA" w:rsidRPr="00DC76AA" w:rsidRDefault="00E33ECA" w:rsidP="00940C31">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221E6154" w14:textId="30C045BD" w:rsidR="00E33ECA" w:rsidRPr="00D82EB8" w:rsidRDefault="00E33ECA" w:rsidP="00940C31">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288983B" w14:textId="5B402EE3" w:rsidR="00E33ECA" w:rsidRPr="0071518B" w:rsidRDefault="00E33ECA" w:rsidP="00940C31">
            <w:pPr>
              <w:pStyle w:val="ListParagraph"/>
              <w:numPr>
                <w:ilvl w:val="1"/>
                <w:numId w:val="26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D44B233" w14:textId="470F9864" w:rsidR="00E33ECA" w:rsidRPr="00E70C3D" w:rsidRDefault="00E33ECA"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C0174F">
              <w:rPr>
                <w:rFonts w:ascii="Times New Roman" w:hAnsi="Times New Roman" w:cs="Times New Roman"/>
                <w:lang w:val="en-US"/>
              </w:rPr>
              <w:t xml:space="preserve">SPT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C0174F">
              <w:rPr>
                <w:rFonts w:ascii="Times New Roman" w:hAnsi="Times New Roman" w:cs="Times New Roman"/>
                <w:lang w:val="en-US"/>
              </w:rPr>
              <w:t>ajukan</w:t>
            </w:r>
            <w:proofErr w:type="spellEnd"/>
          </w:p>
          <w:p w14:paraId="5F753328" w14:textId="77777777" w:rsidR="00E33ECA" w:rsidRDefault="00E33ECA" w:rsidP="00FB1B3B">
            <w:pPr>
              <w:pStyle w:val="ListParagraph"/>
              <w:ind w:left="473" w:hanging="473"/>
              <w:rPr>
                <w:rFonts w:ascii="Times New Roman" w:hAnsi="Times New Roman" w:cs="Times New Roman"/>
                <w:lang w:val="en-US"/>
              </w:rPr>
            </w:pPr>
          </w:p>
          <w:p w14:paraId="2E387434" w14:textId="77777777" w:rsidR="00E33ECA" w:rsidRPr="00104C55" w:rsidRDefault="00E33ECA" w:rsidP="00FB1B3B">
            <w:pPr>
              <w:pStyle w:val="ListParagraph"/>
              <w:ind w:left="473" w:hanging="473"/>
              <w:rPr>
                <w:rFonts w:ascii="Times New Roman" w:hAnsi="Times New Roman" w:cs="Times New Roman"/>
                <w:lang w:val="en-US"/>
              </w:rPr>
            </w:pPr>
          </w:p>
        </w:tc>
      </w:tr>
      <w:tr w:rsidR="00E33ECA" w:rsidRPr="0071518B" w14:paraId="40C344D7" w14:textId="77777777" w:rsidTr="00FB1B3B">
        <w:tc>
          <w:tcPr>
            <w:tcW w:w="2065" w:type="dxa"/>
          </w:tcPr>
          <w:p w14:paraId="01D88F12"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BF568D3" w14:textId="77777777" w:rsidR="00E33ECA" w:rsidRPr="0071518B" w:rsidRDefault="00E33ECA"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33ECA" w:rsidRPr="0071518B" w14:paraId="2263A138" w14:textId="77777777" w:rsidTr="00FB1B3B">
        <w:tc>
          <w:tcPr>
            <w:tcW w:w="2065" w:type="dxa"/>
          </w:tcPr>
          <w:p w14:paraId="1E34C2F3" w14:textId="77777777" w:rsidR="00E33ECA" w:rsidRPr="0071518B" w:rsidRDefault="00E33ECA"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927ABC2" w14:textId="77777777" w:rsidR="00E33ECA" w:rsidRPr="0071518B" w:rsidRDefault="00E33ECA" w:rsidP="00FB1B3B">
            <w:pPr>
              <w:spacing w:line="360" w:lineRule="auto"/>
              <w:rPr>
                <w:rFonts w:ascii="Times New Roman" w:hAnsi="Times New Roman" w:cs="Times New Roman"/>
                <w:lang w:val="en-US"/>
              </w:rPr>
            </w:pPr>
          </w:p>
        </w:tc>
        <w:tc>
          <w:tcPr>
            <w:tcW w:w="2977" w:type="dxa"/>
          </w:tcPr>
          <w:p w14:paraId="31F51642" w14:textId="77777777" w:rsidR="00E33ECA" w:rsidRPr="0071518B" w:rsidRDefault="00E33ECA"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84D43A" w14:textId="454F35E6" w:rsidR="00C0174F" w:rsidRDefault="00C0174F" w:rsidP="00EF4211">
      <w:pPr>
        <w:rPr>
          <w:rFonts w:ascii="Times New Roman" w:hAnsi="Times New Roman" w:cs="Times New Roman"/>
          <w:b/>
          <w:caps/>
          <w:noProof/>
          <w:sz w:val="26"/>
          <w:szCs w:val="26"/>
          <w:lang w:val="pt-BR"/>
        </w:rPr>
      </w:pPr>
    </w:p>
    <w:p w14:paraId="6F28BAF1" w14:textId="59DD96A8"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w:t>
      </w:r>
      <w:r>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98A557" w14:textId="2FA66789"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4B22C2" w:rsidRPr="0071518B" w14:paraId="681AE62F" w14:textId="77777777" w:rsidTr="00FB1B3B">
        <w:tc>
          <w:tcPr>
            <w:tcW w:w="2065" w:type="dxa"/>
          </w:tcPr>
          <w:p w14:paraId="630BC2C2"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3B899B" w14:textId="03687BDF" w:rsidR="004B22C2" w:rsidRPr="0071518B" w:rsidRDefault="004B22C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w:t>
            </w:r>
          </w:p>
        </w:tc>
      </w:tr>
      <w:tr w:rsidR="004B22C2" w:rsidRPr="0071518B" w14:paraId="5889ACB3" w14:textId="77777777" w:rsidTr="00FB1B3B">
        <w:tc>
          <w:tcPr>
            <w:tcW w:w="2065" w:type="dxa"/>
          </w:tcPr>
          <w:p w14:paraId="6AFD81F9"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A7012B0" w14:textId="6706D345" w:rsidR="004B22C2" w:rsidRPr="0071518B" w:rsidRDefault="004B22C2" w:rsidP="00FB1B3B">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6B060808" w14:textId="77777777" w:rsidTr="00FB1B3B">
        <w:tc>
          <w:tcPr>
            <w:tcW w:w="2065" w:type="dxa"/>
          </w:tcPr>
          <w:p w14:paraId="34B322CC"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74AC8CB" w14:textId="77777777" w:rsidR="004B22C2" w:rsidRPr="0071518B" w:rsidRDefault="004B22C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02920375" w14:textId="77777777" w:rsidTr="00FB1B3B">
        <w:tc>
          <w:tcPr>
            <w:tcW w:w="2065" w:type="dxa"/>
            <w:vMerge w:val="restart"/>
            <w:vAlign w:val="center"/>
          </w:tcPr>
          <w:p w14:paraId="616F1783"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DE5D91F"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5C786F9"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214BC25E" w14:textId="77777777" w:rsidTr="00FB1B3B">
        <w:tc>
          <w:tcPr>
            <w:tcW w:w="2065" w:type="dxa"/>
            <w:vMerge/>
          </w:tcPr>
          <w:p w14:paraId="369B62DE" w14:textId="77777777" w:rsidR="004B22C2" w:rsidRPr="0071518B" w:rsidRDefault="004B22C2" w:rsidP="00FB1B3B">
            <w:pPr>
              <w:spacing w:line="360" w:lineRule="auto"/>
              <w:jc w:val="both"/>
              <w:rPr>
                <w:rFonts w:ascii="Times New Roman" w:hAnsi="Times New Roman" w:cs="Times New Roman"/>
                <w:i/>
              </w:rPr>
            </w:pPr>
          </w:p>
        </w:tc>
        <w:tc>
          <w:tcPr>
            <w:tcW w:w="2880" w:type="dxa"/>
          </w:tcPr>
          <w:p w14:paraId="022C9D72" w14:textId="05FF0666" w:rsidR="004B22C2" w:rsidRPr="00DC76AA" w:rsidRDefault="004B22C2" w:rsidP="004B22C2">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04A0CAC7" w14:textId="13E4637E" w:rsidR="004B22C2" w:rsidRPr="00D82EB8" w:rsidRDefault="004B22C2" w:rsidP="004B22C2">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278FD5CA" w14:textId="4043EBD5" w:rsidR="004B22C2" w:rsidRPr="0071518B" w:rsidRDefault="004B22C2" w:rsidP="004B22C2">
            <w:pPr>
              <w:pStyle w:val="ListParagraph"/>
              <w:numPr>
                <w:ilvl w:val="1"/>
                <w:numId w:val="26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54097845" w14:textId="0F43C031" w:rsidR="004B22C2" w:rsidRPr="00E70C3D" w:rsidRDefault="004B22C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0A57CE1E" w14:textId="77777777" w:rsidR="004B22C2" w:rsidRDefault="004B22C2" w:rsidP="00FB1B3B">
            <w:pPr>
              <w:pStyle w:val="ListParagraph"/>
              <w:ind w:left="473" w:hanging="473"/>
              <w:rPr>
                <w:rFonts w:ascii="Times New Roman" w:hAnsi="Times New Roman" w:cs="Times New Roman"/>
                <w:lang w:val="en-US"/>
              </w:rPr>
            </w:pPr>
          </w:p>
          <w:p w14:paraId="658B0500" w14:textId="77777777" w:rsidR="004B22C2" w:rsidRPr="00104C55" w:rsidRDefault="004B22C2" w:rsidP="00FB1B3B">
            <w:pPr>
              <w:pStyle w:val="ListParagraph"/>
              <w:ind w:left="473" w:hanging="473"/>
              <w:rPr>
                <w:rFonts w:ascii="Times New Roman" w:hAnsi="Times New Roman" w:cs="Times New Roman"/>
                <w:lang w:val="en-US"/>
              </w:rPr>
            </w:pPr>
          </w:p>
        </w:tc>
      </w:tr>
      <w:tr w:rsidR="004B22C2" w:rsidRPr="0071518B" w14:paraId="08EEE98C" w14:textId="77777777" w:rsidTr="00FB1B3B">
        <w:tc>
          <w:tcPr>
            <w:tcW w:w="2065" w:type="dxa"/>
          </w:tcPr>
          <w:p w14:paraId="726C632B"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43254C5A" w14:textId="77777777" w:rsidR="004B22C2" w:rsidRPr="0071518B" w:rsidRDefault="004B22C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61387B44" w14:textId="77777777" w:rsidTr="00FB1B3B">
        <w:tc>
          <w:tcPr>
            <w:tcW w:w="2065" w:type="dxa"/>
          </w:tcPr>
          <w:p w14:paraId="508252F6"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2B57C90" w14:textId="77777777" w:rsidR="004B22C2" w:rsidRPr="0071518B" w:rsidRDefault="004B22C2" w:rsidP="00FB1B3B">
            <w:pPr>
              <w:spacing w:line="360" w:lineRule="auto"/>
              <w:rPr>
                <w:rFonts w:ascii="Times New Roman" w:hAnsi="Times New Roman" w:cs="Times New Roman"/>
                <w:lang w:val="en-US"/>
              </w:rPr>
            </w:pPr>
          </w:p>
        </w:tc>
        <w:tc>
          <w:tcPr>
            <w:tcW w:w="2977" w:type="dxa"/>
          </w:tcPr>
          <w:p w14:paraId="777867F1" w14:textId="77777777" w:rsidR="004B22C2" w:rsidRPr="0071518B" w:rsidRDefault="004B22C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DBD23" w14:textId="77777777" w:rsidR="004B22C2" w:rsidRDefault="004B22C2" w:rsidP="004B22C2">
      <w:pPr>
        <w:rPr>
          <w:rFonts w:ascii="Times New Roman" w:hAnsi="Times New Roman" w:cs="Times New Roman"/>
          <w:b/>
          <w:caps/>
          <w:noProof/>
          <w:sz w:val="26"/>
          <w:szCs w:val="26"/>
          <w:lang w:val="pt-BR"/>
        </w:rPr>
      </w:pPr>
    </w:p>
    <w:p w14:paraId="2BADD4F6" w14:textId="35A179BD"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6CFB4C3" w14:textId="77777777"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4B22C2" w:rsidRPr="0071518B" w14:paraId="2F895A33" w14:textId="77777777" w:rsidTr="00FB1B3B">
        <w:tc>
          <w:tcPr>
            <w:tcW w:w="2065" w:type="dxa"/>
          </w:tcPr>
          <w:p w14:paraId="29567D0D"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0817E3" w14:textId="77777777" w:rsidR="004B22C2" w:rsidRPr="0071518B" w:rsidRDefault="004B22C2" w:rsidP="00FB1B3B">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4B22C2" w:rsidRPr="0071518B" w14:paraId="6054A6EB" w14:textId="77777777" w:rsidTr="00FB1B3B">
        <w:tc>
          <w:tcPr>
            <w:tcW w:w="2065" w:type="dxa"/>
          </w:tcPr>
          <w:p w14:paraId="43561E62"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D876DB" w14:textId="64A8F826" w:rsidR="004B22C2" w:rsidRPr="0071518B" w:rsidRDefault="004B22C2" w:rsidP="00FB1B3B">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5DB10A7B" w14:textId="77777777" w:rsidTr="00FB1B3B">
        <w:tc>
          <w:tcPr>
            <w:tcW w:w="2065" w:type="dxa"/>
          </w:tcPr>
          <w:p w14:paraId="2A946CC6"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1DB4E2" w14:textId="77777777" w:rsidR="004B22C2" w:rsidRPr="0071518B" w:rsidRDefault="004B22C2" w:rsidP="00FB1B3B">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66661079" w14:textId="77777777" w:rsidTr="00FB1B3B">
        <w:tc>
          <w:tcPr>
            <w:tcW w:w="2065" w:type="dxa"/>
            <w:vMerge w:val="restart"/>
            <w:vAlign w:val="center"/>
          </w:tcPr>
          <w:p w14:paraId="6BEBFC5A"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73D0992"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A51010" w14:textId="77777777" w:rsidR="004B22C2" w:rsidRPr="0071518B" w:rsidRDefault="004B22C2" w:rsidP="00FB1B3B">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31877CEE" w14:textId="77777777" w:rsidTr="00FB1B3B">
        <w:tc>
          <w:tcPr>
            <w:tcW w:w="2065" w:type="dxa"/>
            <w:vMerge/>
          </w:tcPr>
          <w:p w14:paraId="7492E9EA" w14:textId="77777777" w:rsidR="004B22C2" w:rsidRPr="0071518B" w:rsidRDefault="004B22C2" w:rsidP="00FB1B3B">
            <w:pPr>
              <w:spacing w:line="360" w:lineRule="auto"/>
              <w:jc w:val="both"/>
              <w:rPr>
                <w:rFonts w:ascii="Times New Roman" w:hAnsi="Times New Roman" w:cs="Times New Roman"/>
                <w:i/>
              </w:rPr>
            </w:pPr>
          </w:p>
        </w:tc>
        <w:tc>
          <w:tcPr>
            <w:tcW w:w="2880" w:type="dxa"/>
          </w:tcPr>
          <w:p w14:paraId="4324AECB" w14:textId="77777777" w:rsidR="004B22C2" w:rsidRPr="00DC76AA" w:rsidRDefault="004B22C2" w:rsidP="004B22C2">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1527417" w14:textId="77777777" w:rsidR="004B22C2" w:rsidRPr="00D82EB8" w:rsidRDefault="004B22C2" w:rsidP="004B22C2">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33C881A" w14:textId="77777777" w:rsidR="004B22C2" w:rsidRPr="0071518B" w:rsidRDefault="004B22C2" w:rsidP="004B22C2">
            <w:pPr>
              <w:pStyle w:val="ListParagraph"/>
              <w:numPr>
                <w:ilvl w:val="1"/>
                <w:numId w:val="269"/>
              </w:numPr>
              <w:ind w:left="475" w:hanging="502"/>
              <w:rPr>
                <w:rFonts w:ascii="Times New Roman" w:hAnsi="Times New Roman" w:cs="Times New Roman"/>
              </w:rPr>
            </w:pPr>
            <w:bookmarkStart w:id="466" w:name="_GoBack"/>
            <w:bookmarkEnd w:id="466"/>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43DF6BB" w14:textId="77777777" w:rsidR="004B22C2" w:rsidRPr="00E70C3D" w:rsidRDefault="004B22C2" w:rsidP="00FB1B3B">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182F4100" w14:textId="77777777" w:rsidR="004B22C2" w:rsidRDefault="004B22C2" w:rsidP="00FB1B3B">
            <w:pPr>
              <w:pStyle w:val="ListParagraph"/>
              <w:ind w:left="473" w:hanging="473"/>
              <w:rPr>
                <w:rFonts w:ascii="Times New Roman" w:hAnsi="Times New Roman" w:cs="Times New Roman"/>
                <w:lang w:val="en-US"/>
              </w:rPr>
            </w:pPr>
          </w:p>
          <w:p w14:paraId="67DD580B" w14:textId="77777777" w:rsidR="004B22C2" w:rsidRPr="00104C55" w:rsidRDefault="004B22C2" w:rsidP="00FB1B3B">
            <w:pPr>
              <w:pStyle w:val="ListParagraph"/>
              <w:ind w:left="473" w:hanging="473"/>
              <w:rPr>
                <w:rFonts w:ascii="Times New Roman" w:hAnsi="Times New Roman" w:cs="Times New Roman"/>
                <w:lang w:val="en-US"/>
              </w:rPr>
            </w:pPr>
          </w:p>
        </w:tc>
      </w:tr>
      <w:tr w:rsidR="004B22C2" w:rsidRPr="0071518B" w14:paraId="51191091" w14:textId="77777777" w:rsidTr="00FB1B3B">
        <w:tc>
          <w:tcPr>
            <w:tcW w:w="2065" w:type="dxa"/>
          </w:tcPr>
          <w:p w14:paraId="35D0959F"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E08C277" w14:textId="77777777" w:rsidR="004B22C2" w:rsidRPr="0071518B" w:rsidRDefault="004B22C2" w:rsidP="00FB1B3B">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5931FABB" w14:textId="77777777" w:rsidTr="00FB1B3B">
        <w:tc>
          <w:tcPr>
            <w:tcW w:w="2065" w:type="dxa"/>
          </w:tcPr>
          <w:p w14:paraId="499D7380" w14:textId="77777777" w:rsidR="004B22C2" w:rsidRPr="0071518B" w:rsidRDefault="004B22C2" w:rsidP="00FB1B3B">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64D3C3" w14:textId="77777777" w:rsidR="004B22C2" w:rsidRPr="0071518B" w:rsidRDefault="004B22C2" w:rsidP="00FB1B3B">
            <w:pPr>
              <w:spacing w:line="360" w:lineRule="auto"/>
              <w:rPr>
                <w:rFonts w:ascii="Times New Roman" w:hAnsi="Times New Roman" w:cs="Times New Roman"/>
                <w:lang w:val="en-US"/>
              </w:rPr>
            </w:pPr>
          </w:p>
        </w:tc>
        <w:tc>
          <w:tcPr>
            <w:tcW w:w="2977" w:type="dxa"/>
          </w:tcPr>
          <w:p w14:paraId="0F1CA6A7" w14:textId="77777777" w:rsidR="004B22C2" w:rsidRPr="0071518B" w:rsidRDefault="004B22C2" w:rsidP="00FB1B3B">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D381D7" w14:textId="77777777" w:rsidR="004B22C2" w:rsidRDefault="004B22C2" w:rsidP="00EF4211">
      <w:pPr>
        <w:rPr>
          <w:rFonts w:ascii="Times New Roman" w:hAnsi="Times New Roman" w:cs="Times New Roman"/>
          <w:b/>
          <w:caps/>
          <w:noProof/>
          <w:sz w:val="26"/>
          <w:szCs w:val="26"/>
          <w:lang w:val="pt-BR"/>
        </w:rPr>
      </w:pPr>
    </w:p>
    <w:sectPr w:rsidR="004B22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24816A" w14:textId="77777777" w:rsidR="0055789F" w:rsidRDefault="0055789F">
      <w:pPr>
        <w:spacing w:after="0" w:line="240" w:lineRule="auto"/>
      </w:pPr>
      <w:r>
        <w:separator/>
      </w:r>
    </w:p>
  </w:endnote>
  <w:endnote w:type="continuationSeparator" w:id="0">
    <w:p w14:paraId="0BDC7487" w14:textId="77777777" w:rsidR="0055789F" w:rsidRDefault="0055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F01D09" w:rsidRPr="00345081" w:rsidRDefault="00F01D09"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F01D09" w:rsidRPr="00345081" w:rsidRDefault="00F01D09">
    <w:pPr>
      <w:pStyle w:val="Footer"/>
      <w:rPr>
        <w:rFonts w:ascii="Times New Roman" w:hAnsi="Times New Roman" w:cs="Times New Roman"/>
      </w:rPr>
    </w:pPr>
  </w:p>
  <w:p w14:paraId="4506717E" w14:textId="77777777" w:rsidR="00F01D09" w:rsidRPr="00345081" w:rsidRDefault="00F01D09">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F01D09" w:rsidRDefault="00F01D09">
    <w:pPr>
      <w:pStyle w:val="Footer"/>
      <w:jc w:val="right"/>
    </w:pPr>
  </w:p>
  <w:p w14:paraId="11719F89" w14:textId="77777777" w:rsidR="00F01D09" w:rsidRDefault="00F01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8B51D" w14:textId="77777777" w:rsidR="0055789F" w:rsidRDefault="0055789F">
      <w:pPr>
        <w:spacing w:after="0" w:line="240" w:lineRule="auto"/>
      </w:pPr>
      <w:r>
        <w:separator/>
      </w:r>
    </w:p>
  </w:footnote>
  <w:footnote w:type="continuationSeparator" w:id="0">
    <w:p w14:paraId="75127871" w14:textId="77777777" w:rsidR="0055789F" w:rsidRDefault="005578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F01D09" w:rsidRPr="007055C2" w:rsidRDefault="00F01D09">
    <w:pPr>
      <w:pStyle w:val="Header"/>
      <w:jc w:val="right"/>
      <w:rPr>
        <w:rFonts w:ascii="Times New Roman" w:hAnsi="Times New Roman" w:cs="Times New Roman"/>
      </w:rPr>
    </w:pPr>
  </w:p>
  <w:p w14:paraId="7D5FCE18" w14:textId="77777777" w:rsidR="00F01D09" w:rsidRDefault="00F01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1"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2"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3"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5"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6"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0"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1"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46"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7"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8"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9"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0"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4"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5"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6"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1"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3"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4"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0"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72"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8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F800CA0"/>
    <w:multiLevelType w:val="hybridMultilevel"/>
    <w:tmpl w:val="FC6077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5"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6"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05"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8"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1"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2"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3"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1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2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25"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29"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0"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1"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4"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7"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8"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9"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46"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7"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9"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0"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3"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4"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5"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7"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9"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0"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4"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5"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6"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2"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5"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6"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7"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9"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0"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1"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2"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3"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4"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5"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6"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1"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2"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5"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6"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7"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9"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2"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6"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7"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11"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2"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3"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6"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9"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0"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2"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3"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6"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9"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0"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1"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2"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3"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5"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0"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2"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3"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4"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5"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6"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7"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22"/>
  </w:num>
  <w:num w:numId="3">
    <w:abstractNumId w:val="153"/>
  </w:num>
  <w:num w:numId="4">
    <w:abstractNumId w:val="50"/>
  </w:num>
  <w:num w:numId="5">
    <w:abstractNumId w:val="100"/>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num>
  <w:num w:numId="8">
    <w:abstractNumId w:val="1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5"/>
  </w:num>
  <w:num w:numId="11">
    <w:abstractNumId w:val="24"/>
  </w:num>
  <w:num w:numId="12">
    <w:abstractNumId w:val="41"/>
  </w:num>
  <w:num w:numId="13">
    <w:abstractNumId w:val="65"/>
  </w:num>
  <w:num w:numId="14">
    <w:abstractNumId w:val="267"/>
  </w:num>
  <w:num w:numId="15">
    <w:abstractNumId w:val="178"/>
  </w:num>
  <w:num w:numId="16">
    <w:abstractNumId w:val="215"/>
  </w:num>
  <w:num w:numId="17">
    <w:abstractNumId w:val="263"/>
  </w:num>
  <w:num w:numId="18">
    <w:abstractNumId w:val="91"/>
  </w:num>
  <w:num w:numId="19">
    <w:abstractNumId w:val="128"/>
  </w:num>
  <w:num w:numId="20">
    <w:abstractNumId w:val="84"/>
  </w:num>
  <w:num w:numId="21">
    <w:abstractNumId w:val="99"/>
  </w:num>
  <w:num w:numId="22">
    <w:abstractNumId w:val="152"/>
  </w:num>
  <w:num w:numId="23">
    <w:abstractNumId w:val="189"/>
  </w:num>
  <w:num w:numId="24">
    <w:abstractNumId w:val="184"/>
  </w:num>
  <w:num w:numId="25">
    <w:abstractNumId w:val="72"/>
  </w:num>
  <w:num w:numId="26">
    <w:abstractNumId w:val="77"/>
  </w:num>
  <w:num w:numId="27">
    <w:abstractNumId w:val="250"/>
  </w:num>
  <w:num w:numId="28">
    <w:abstractNumId w:val="35"/>
  </w:num>
  <w:num w:numId="29">
    <w:abstractNumId w:val="43"/>
  </w:num>
  <w:num w:numId="30">
    <w:abstractNumId w:val="30"/>
  </w:num>
  <w:num w:numId="31">
    <w:abstractNumId w:val="206"/>
  </w:num>
  <w:num w:numId="32">
    <w:abstractNumId w:val="124"/>
  </w:num>
  <w:num w:numId="33">
    <w:abstractNumId w:val="10"/>
  </w:num>
  <w:num w:numId="34">
    <w:abstractNumId w:val="221"/>
  </w:num>
  <w:num w:numId="35">
    <w:abstractNumId w:val="133"/>
  </w:num>
  <w:num w:numId="36">
    <w:abstractNumId w:val="145"/>
  </w:num>
  <w:num w:numId="37">
    <w:abstractNumId w:val="87"/>
  </w:num>
  <w:num w:numId="38">
    <w:abstractNumId w:val="71"/>
  </w:num>
  <w:num w:numId="39">
    <w:abstractNumId w:val="95"/>
  </w:num>
  <w:num w:numId="40">
    <w:abstractNumId w:val="6"/>
  </w:num>
  <w:num w:numId="41">
    <w:abstractNumId w:val="198"/>
  </w:num>
  <w:num w:numId="42">
    <w:abstractNumId w:val="210"/>
  </w:num>
  <w:num w:numId="43">
    <w:abstractNumId w:val="167"/>
  </w:num>
  <w:num w:numId="44">
    <w:abstractNumId w:val="26"/>
  </w:num>
  <w:num w:numId="45">
    <w:abstractNumId w:val="78"/>
  </w:num>
  <w:num w:numId="46">
    <w:abstractNumId w:val="196"/>
  </w:num>
  <w:num w:numId="47">
    <w:abstractNumId w:val="98"/>
  </w:num>
  <w:num w:numId="48">
    <w:abstractNumId w:val="104"/>
  </w:num>
  <w:num w:numId="49">
    <w:abstractNumId w:val="151"/>
  </w:num>
  <w:num w:numId="50">
    <w:abstractNumId w:val="36"/>
  </w:num>
  <w:num w:numId="51">
    <w:abstractNumId w:val="186"/>
  </w:num>
  <w:num w:numId="52">
    <w:abstractNumId w:val="160"/>
  </w:num>
  <w:num w:numId="53">
    <w:abstractNumId w:val="69"/>
  </w:num>
  <w:num w:numId="54">
    <w:abstractNumId w:val="56"/>
  </w:num>
  <w:num w:numId="55">
    <w:abstractNumId w:val="252"/>
  </w:num>
  <w:num w:numId="56">
    <w:abstractNumId w:val="117"/>
  </w:num>
  <w:num w:numId="57">
    <w:abstractNumId w:val="1"/>
  </w:num>
  <w:num w:numId="58">
    <w:abstractNumId w:val="194"/>
  </w:num>
  <w:num w:numId="59">
    <w:abstractNumId w:val="126"/>
  </w:num>
  <w:num w:numId="60">
    <w:abstractNumId w:val="235"/>
  </w:num>
  <w:num w:numId="61">
    <w:abstractNumId w:val="181"/>
  </w:num>
  <w:num w:numId="62">
    <w:abstractNumId w:val="115"/>
  </w:num>
  <w:num w:numId="63">
    <w:abstractNumId w:val="108"/>
  </w:num>
  <w:num w:numId="64">
    <w:abstractNumId w:val="171"/>
  </w:num>
  <w:num w:numId="65">
    <w:abstractNumId w:val="233"/>
  </w:num>
  <w:num w:numId="66">
    <w:abstractNumId w:val="94"/>
  </w:num>
  <w:num w:numId="67">
    <w:abstractNumId w:val="82"/>
  </w:num>
  <w:num w:numId="68">
    <w:abstractNumId w:val="55"/>
  </w:num>
  <w:num w:numId="69">
    <w:abstractNumId w:val="139"/>
  </w:num>
  <w:num w:numId="70">
    <w:abstractNumId w:val="86"/>
  </w:num>
  <w:num w:numId="71">
    <w:abstractNumId w:val="129"/>
  </w:num>
  <w:num w:numId="72">
    <w:abstractNumId w:val="112"/>
  </w:num>
  <w:num w:numId="73">
    <w:abstractNumId w:val="107"/>
  </w:num>
  <w:num w:numId="74">
    <w:abstractNumId w:val="79"/>
  </w:num>
  <w:num w:numId="75">
    <w:abstractNumId w:val="39"/>
  </w:num>
  <w:num w:numId="76">
    <w:abstractNumId w:val="192"/>
  </w:num>
  <w:num w:numId="77">
    <w:abstractNumId w:val="228"/>
  </w:num>
  <w:num w:numId="78">
    <w:abstractNumId w:val="230"/>
  </w:num>
  <w:num w:numId="79">
    <w:abstractNumId w:val="249"/>
  </w:num>
  <w:num w:numId="80">
    <w:abstractNumId w:val="188"/>
  </w:num>
  <w:num w:numId="81">
    <w:abstractNumId w:val="149"/>
  </w:num>
  <w:num w:numId="82">
    <w:abstractNumId w:val="241"/>
  </w:num>
  <w:num w:numId="83">
    <w:abstractNumId w:val="31"/>
  </w:num>
  <w:num w:numId="84">
    <w:abstractNumId w:val="111"/>
  </w:num>
  <w:num w:numId="85">
    <w:abstractNumId w:val="197"/>
  </w:num>
  <w:num w:numId="86">
    <w:abstractNumId w:val="256"/>
  </w:num>
  <w:num w:numId="87">
    <w:abstractNumId w:val="180"/>
  </w:num>
  <w:num w:numId="88">
    <w:abstractNumId w:val="66"/>
  </w:num>
  <w:num w:numId="89">
    <w:abstractNumId w:val="179"/>
  </w:num>
  <w:num w:numId="90">
    <w:abstractNumId w:val="52"/>
  </w:num>
  <w:num w:numId="91">
    <w:abstractNumId w:val="213"/>
  </w:num>
  <w:num w:numId="92">
    <w:abstractNumId w:val="130"/>
  </w:num>
  <w:num w:numId="93">
    <w:abstractNumId w:val="212"/>
  </w:num>
  <w:num w:numId="94">
    <w:abstractNumId w:val="168"/>
  </w:num>
  <w:num w:numId="95">
    <w:abstractNumId w:val="40"/>
  </w:num>
  <w:num w:numId="96">
    <w:abstractNumId w:val="18"/>
  </w:num>
  <w:num w:numId="97">
    <w:abstractNumId w:val="131"/>
  </w:num>
  <w:num w:numId="98">
    <w:abstractNumId w:val="62"/>
  </w:num>
  <w:num w:numId="99">
    <w:abstractNumId w:val="214"/>
  </w:num>
  <w:num w:numId="100">
    <w:abstractNumId w:val="199"/>
  </w:num>
  <w:num w:numId="101">
    <w:abstractNumId w:val="75"/>
  </w:num>
  <w:num w:numId="102">
    <w:abstractNumId w:val="156"/>
  </w:num>
  <w:num w:numId="103">
    <w:abstractNumId w:val="53"/>
  </w:num>
  <w:num w:numId="104">
    <w:abstractNumId w:val="47"/>
  </w:num>
  <w:num w:numId="105">
    <w:abstractNumId w:val="125"/>
  </w:num>
  <w:num w:numId="106">
    <w:abstractNumId w:val="162"/>
  </w:num>
  <w:num w:numId="107">
    <w:abstractNumId w:val="119"/>
  </w:num>
  <w:num w:numId="108">
    <w:abstractNumId w:val="21"/>
  </w:num>
  <w:num w:numId="109">
    <w:abstractNumId w:val="243"/>
  </w:num>
  <w:num w:numId="110">
    <w:abstractNumId w:val="134"/>
  </w:num>
  <w:num w:numId="111">
    <w:abstractNumId w:val="148"/>
  </w:num>
  <w:num w:numId="112">
    <w:abstractNumId w:val="0"/>
  </w:num>
  <w:num w:numId="113">
    <w:abstractNumId w:val="261"/>
  </w:num>
  <w:num w:numId="114">
    <w:abstractNumId w:val="193"/>
  </w:num>
  <w:num w:numId="115">
    <w:abstractNumId w:val="265"/>
  </w:num>
  <w:num w:numId="116">
    <w:abstractNumId w:val="29"/>
  </w:num>
  <w:num w:numId="117">
    <w:abstractNumId w:val="143"/>
  </w:num>
  <w:num w:numId="118">
    <w:abstractNumId w:val="222"/>
  </w:num>
  <w:num w:numId="119">
    <w:abstractNumId w:val="253"/>
  </w:num>
  <w:num w:numId="120">
    <w:abstractNumId w:val="37"/>
  </w:num>
  <w:num w:numId="121">
    <w:abstractNumId w:val="240"/>
  </w:num>
  <w:num w:numId="122">
    <w:abstractNumId w:val="163"/>
  </w:num>
  <w:num w:numId="123">
    <w:abstractNumId w:val="173"/>
  </w:num>
  <w:num w:numId="124">
    <w:abstractNumId w:val="73"/>
  </w:num>
  <w:num w:numId="125">
    <w:abstractNumId w:val="113"/>
  </w:num>
  <w:num w:numId="126">
    <w:abstractNumId w:val="14"/>
  </w:num>
  <w:num w:numId="127">
    <w:abstractNumId w:val="255"/>
  </w:num>
  <w:num w:numId="128">
    <w:abstractNumId w:val="244"/>
  </w:num>
  <w:num w:numId="129">
    <w:abstractNumId w:val="89"/>
  </w:num>
  <w:num w:numId="130">
    <w:abstractNumId w:val="11"/>
  </w:num>
  <w:num w:numId="131">
    <w:abstractNumId w:val="205"/>
  </w:num>
  <w:num w:numId="132">
    <w:abstractNumId w:val="154"/>
  </w:num>
  <w:num w:numId="133">
    <w:abstractNumId w:val="67"/>
  </w:num>
  <w:num w:numId="134">
    <w:abstractNumId w:val="12"/>
  </w:num>
  <w:num w:numId="135">
    <w:abstractNumId w:val="234"/>
  </w:num>
  <w:num w:numId="136">
    <w:abstractNumId w:val="177"/>
  </w:num>
  <w:num w:numId="137">
    <w:abstractNumId w:val="169"/>
  </w:num>
  <w:num w:numId="138">
    <w:abstractNumId w:val="93"/>
  </w:num>
  <w:num w:numId="139">
    <w:abstractNumId w:val="76"/>
  </w:num>
  <w:num w:numId="140">
    <w:abstractNumId w:val="195"/>
  </w:num>
  <w:num w:numId="141">
    <w:abstractNumId w:val="103"/>
  </w:num>
  <w:num w:numId="142">
    <w:abstractNumId w:val="46"/>
  </w:num>
  <w:num w:numId="143">
    <w:abstractNumId w:val="232"/>
  </w:num>
  <w:num w:numId="144">
    <w:abstractNumId w:val="242"/>
  </w:num>
  <w:num w:numId="145">
    <w:abstractNumId w:val="155"/>
  </w:num>
  <w:num w:numId="146">
    <w:abstractNumId w:val="260"/>
  </w:num>
  <w:num w:numId="147">
    <w:abstractNumId w:val="208"/>
  </w:num>
  <w:num w:numId="148">
    <w:abstractNumId w:val="144"/>
  </w:num>
  <w:num w:numId="149">
    <w:abstractNumId w:val="150"/>
  </w:num>
  <w:num w:numId="150">
    <w:abstractNumId w:val="147"/>
  </w:num>
  <w:num w:numId="151">
    <w:abstractNumId w:val="105"/>
  </w:num>
  <w:num w:numId="152">
    <w:abstractNumId w:val="237"/>
  </w:num>
  <w:num w:numId="153">
    <w:abstractNumId w:val="166"/>
  </w:num>
  <w:num w:numId="154">
    <w:abstractNumId w:val="159"/>
  </w:num>
  <w:num w:numId="155">
    <w:abstractNumId w:val="170"/>
  </w:num>
  <w:num w:numId="156">
    <w:abstractNumId w:val="158"/>
  </w:num>
  <w:num w:numId="157">
    <w:abstractNumId w:val="120"/>
  </w:num>
  <w:num w:numId="158">
    <w:abstractNumId w:val="19"/>
  </w:num>
  <w:num w:numId="159">
    <w:abstractNumId w:val="219"/>
  </w:num>
  <w:num w:numId="160">
    <w:abstractNumId w:val="164"/>
  </w:num>
  <w:num w:numId="161">
    <w:abstractNumId w:val="44"/>
  </w:num>
  <w:num w:numId="162">
    <w:abstractNumId w:val="259"/>
  </w:num>
  <w:num w:numId="163">
    <w:abstractNumId w:val="165"/>
  </w:num>
  <w:num w:numId="164">
    <w:abstractNumId w:val="216"/>
  </w:num>
  <w:num w:numId="165">
    <w:abstractNumId w:val="266"/>
  </w:num>
  <w:num w:numId="166">
    <w:abstractNumId w:val="246"/>
  </w:num>
  <w:num w:numId="167">
    <w:abstractNumId w:val="110"/>
  </w:num>
  <w:num w:numId="168">
    <w:abstractNumId w:val="211"/>
  </w:num>
  <w:num w:numId="169">
    <w:abstractNumId w:val="3"/>
  </w:num>
  <w:num w:numId="170">
    <w:abstractNumId w:val="190"/>
  </w:num>
  <w:num w:numId="171">
    <w:abstractNumId w:val="239"/>
  </w:num>
  <w:num w:numId="172">
    <w:abstractNumId w:val="81"/>
  </w:num>
  <w:num w:numId="173">
    <w:abstractNumId w:val="174"/>
  </w:num>
  <w:num w:numId="174">
    <w:abstractNumId w:val="146"/>
  </w:num>
  <w:num w:numId="175">
    <w:abstractNumId w:val="224"/>
  </w:num>
  <w:num w:numId="176">
    <w:abstractNumId w:val="80"/>
  </w:num>
  <w:num w:numId="177">
    <w:abstractNumId w:val="27"/>
  </w:num>
  <w:num w:numId="178">
    <w:abstractNumId w:val="58"/>
  </w:num>
  <w:num w:numId="179">
    <w:abstractNumId w:val="137"/>
  </w:num>
  <w:num w:numId="180">
    <w:abstractNumId w:val="231"/>
  </w:num>
  <w:num w:numId="181">
    <w:abstractNumId w:val="220"/>
  </w:num>
  <w:num w:numId="182">
    <w:abstractNumId w:val="207"/>
  </w:num>
  <w:num w:numId="183">
    <w:abstractNumId w:val="135"/>
  </w:num>
  <w:num w:numId="184">
    <w:abstractNumId w:val="229"/>
  </w:num>
  <w:num w:numId="185">
    <w:abstractNumId w:val="262"/>
  </w:num>
  <w:num w:numId="186">
    <w:abstractNumId w:val="109"/>
  </w:num>
  <w:num w:numId="187">
    <w:abstractNumId w:val="176"/>
  </w:num>
  <w:num w:numId="188">
    <w:abstractNumId w:val="68"/>
  </w:num>
  <w:num w:numId="189">
    <w:abstractNumId w:val="138"/>
  </w:num>
  <w:num w:numId="190">
    <w:abstractNumId w:val="42"/>
  </w:num>
  <w:num w:numId="191">
    <w:abstractNumId w:val="121"/>
  </w:num>
  <w:num w:numId="192">
    <w:abstractNumId w:val="2"/>
  </w:num>
  <w:num w:numId="193">
    <w:abstractNumId w:val="114"/>
  </w:num>
  <w:num w:numId="194">
    <w:abstractNumId w:val="245"/>
  </w:num>
  <w:num w:numId="195">
    <w:abstractNumId w:val="183"/>
  </w:num>
  <w:num w:numId="196">
    <w:abstractNumId w:val="61"/>
  </w:num>
  <w:num w:numId="197">
    <w:abstractNumId w:val="17"/>
  </w:num>
  <w:num w:numId="198">
    <w:abstractNumId w:val="90"/>
  </w:num>
  <w:num w:numId="199">
    <w:abstractNumId w:val="226"/>
  </w:num>
  <w:num w:numId="200">
    <w:abstractNumId w:val="225"/>
  </w:num>
  <w:num w:numId="201">
    <w:abstractNumId w:val="25"/>
  </w:num>
  <w:num w:numId="202">
    <w:abstractNumId w:val="97"/>
  </w:num>
  <w:num w:numId="203">
    <w:abstractNumId w:val="57"/>
  </w:num>
  <w:num w:numId="204">
    <w:abstractNumId w:val="22"/>
  </w:num>
  <w:num w:numId="205">
    <w:abstractNumId w:val="59"/>
  </w:num>
  <w:num w:numId="206">
    <w:abstractNumId w:val="4"/>
  </w:num>
  <w:num w:numId="207">
    <w:abstractNumId w:val="85"/>
  </w:num>
  <w:num w:numId="208">
    <w:abstractNumId w:val="51"/>
  </w:num>
  <w:num w:numId="209">
    <w:abstractNumId w:val="136"/>
  </w:num>
  <w:num w:numId="210">
    <w:abstractNumId w:val="142"/>
  </w:num>
  <w:num w:numId="211">
    <w:abstractNumId w:val="48"/>
  </w:num>
  <w:num w:numId="212">
    <w:abstractNumId w:val="202"/>
  </w:num>
  <w:num w:numId="213">
    <w:abstractNumId w:val="8"/>
  </w:num>
  <w:num w:numId="214">
    <w:abstractNumId w:val="209"/>
  </w:num>
  <w:num w:numId="215">
    <w:abstractNumId w:val="116"/>
  </w:num>
  <w:num w:numId="216">
    <w:abstractNumId w:val="236"/>
  </w:num>
  <w:num w:numId="217">
    <w:abstractNumId w:val="258"/>
  </w:num>
  <w:num w:numId="218">
    <w:abstractNumId w:val="118"/>
  </w:num>
  <w:num w:numId="219">
    <w:abstractNumId w:val="161"/>
  </w:num>
  <w:num w:numId="220">
    <w:abstractNumId w:val="7"/>
  </w:num>
  <w:num w:numId="221">
    <w:abstractNumId w:val="123"/>
  </w:num>
  <w:num w:numId="222">
    <w:abstractNumId w:val="257"/>
  </w:num>
  <w:num w:numId="223">
    <w:abstractNumId w:val="83"/>
  </w:num>
  <w:num w:numId="224">
    <w:abstractNumId w:val="127"/>
  </w:num>
  <w:num w:numId="225">
    <w:abstractNumId w:val="203"/>
  </w:num>
  <w:num w:numId="226">
    <w:abstractNumId w:val="23"/>
  </w:num>
  <w:num w:numId="227">
    <w:abstractNumId w:val="102"/>
  </w:num>
  <w:num w:numId="228">
    <w:abstractNumId w:val="227"/>
  </w:num>
  <w:num w:numId="229">
    <w:abstractNumId w:val="223"/>
  </w:num>
  <w:num w:numId="230">
    <w:abstractNumId w:val="63"/>
  </w:num>
  <w:num w:numId="231">
    <w:abstractNumId w:val="187"/>
  </w:num>
  <w:num w:numId="232">
    <w:abstractNumId w:val="64"/>
  </w:num>
  <w:num w:numId="233">
    <w:abstractNumId w:val="88"/>
  </w:num>
  <w:num w:numId="234">
    <w:abstractNumId w:val="200"/>
  </w:num>
  <w:num w:numId="235">
    <w:abstractNumId w:val="9"/>
  </w:num>
  <w:num w:numId="236">
    <w:abstractNumId w:val="106"/>
  </w:num>
  <w:num w:numId="237">
    <w:abstractNumId w:val="182"/>
  </w:num>
  <w:num w:numId="238">
    <w:abstractNumId w:val="201"/>
  </w:num>
  <w:num w:numId="239">
    <w:abstractNumId w:val="175"/>
  </w:num>
  <w:num w:numId="240">
    <w:abstractNumId w:val="132"/>
  </w:num>
  <w:num w:numId="241">
    <w:abstractNumId w:val="238"/>
  </w:num>
  <w:num w:numId="242">
    <w:abstractNumId w:val="218"/>
  </w:num>
  <w:num w:numId="243">
    <w:abstractNumId w:val="38"/>
  </w:num>
  <w:num w:numId="244">
    <w:abstractNumId w:val="70"/>
  </w:num>
  <w:num w:numId="245">
    <w:abstractNumId w:val="45"/>
  </w:num>
  <w:num w:numId="246">
    <w:abstractNumId w:val="157"/>
  </w:num>
  <w:num w:numId="247">
    <w:abstractNumId w:val="248"/>
  </w:num>
  <w:num w:numId="248">
    <w:abstractNumId w:val="172"/>
  </w:num>
  <w:num w:numId="249">
    <w:abstractNumId w:val="204"/>
  </w:num>
  <w:num w:numId="250">
    <w:abstractNumId w:val="34"/>
  </w:num>
  <w:num w:numId="251">
    <w:abstractNumId w:val="49"/>
  </w:num>
  <w:num w:numId="252">
    <w:abstractNumId w:val="254"/>
  </w:num>
  <w:num w:numId="253">
    <w:abstractNumId w:val="264"/>
  </w:num>
  <w:num w:numId="254">
    <w:abstractNumId w:val="60"/>
  </w:num>
  <w:num w:numId="255">
    <w:abstractNumId w:val="247"/>
  </w:num>
  <w:num w:numId="256">
    <w:abstractNumId w:val="92"/>
  </w:num>
  <w:num w:numId="257">
    <w:abstractNumId w:val="54"/>
  </w:num>
  <w:num w:numId="258">
    <w:abstractNumId w:val="217"/>
  </w:num>
  <w:num w:numId="259">
    <w:abstractNumId w:val="96"/>
  </w:num>
  <w:num w:numId="260">
    <w:abstractNumId w:val="20"/>
  </w:num>
  <w:num w:numId="261">
    <w:abstractNumId w:val="101"/>
  </w:num>
  <w:num w:numId="262">
    <w:abstractNumId w:val="74"/>
  </w:num>
  <w:num w:numId="263">
    <w:abstractNumId w:val="191"/>
  </w:num>
  <w:num w:numId="264">
    <w:abstractNumId w:val="251"/>
  </w:num>
  <w:num w:numId="265">
    <w:abstractNumId w:val="140"/>
  </w:num>
  <w:num w:numId="266">
    <w:abstractNumId w:val="32"/>
  </w:num>
  <w:num w:numId="267">
    <w:abstractNumId w:val="13"/>
  </w:num>
  <w:num w:numId="268">
    <w:abstractNumId w:val="141"/>
  </w:num>
  <w:num w:numId="269">
    <w:abstractNumId w:val="28"/>
  </w:num>
  <w:numIdMacAtCleanup w:val="2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65D"/>
    <w:rsid w:val="00002725"/>
    <w:rsid w:val="00017436"/>
    <w:rsid w:val="00017F50"/>
    <w:rsid w:val="000279F9"/>
    <w:rsid w:val="0004436B"/>
    <w:rsid w:val="00050CAC"/>
    <w:rsid w:val="00051A4D"/>
    <w:rsid w:val="0007521A"/>
    <w:rsid w:val="000754F3"/>
    <w:rsid w:val="00076EAE"/>
    <w:rsid w:val="000804C7"/>
    <w:rsid w:val="000848FE"/>
    <w:rsid w:val="00087038"/>
    <w:rsid w:val="00092D02"/>
    <w:rsid w:val="000A535A"/>
    <w:rsid w:val="000E0D2B"/>
    <w:rsid w:val="000E27C4"/>
    <w:rsid w:val="00104C55"/>
    <w:rsid w:val="001108FC"/>
    <w:rsid w:val="001117E2"/>
    <w:rsid w:val="0011651E"/>
    <w:rsid w:val="001479B0"/>
    <w:rsid w:val="0015154F"/>
    <w:rsid w:val="00152E64"/>
    <w:rsid w:val="001567B1"/>
    <w:rsid w:val="0016134B"/>
    <w:rsid w:val="00162FEA"/>
    <w:rsid w:val="00172B5E"/>
    <w:rsid w:val="00174442"/>
    <w:rsid w:val="001803F0"/>
    <w:rsid w:val="001A5CEF"/>
    <w:rsid w:val="001B0617"/>
    <w:rsid w:val="001C25B5"/>
    <w:rsid w:val="001D15EE"/>
    <w:rsid w:val="001D259F"/>
    <w:rsid w:val="001D5CD6"/>
    <w:rsid w:val="002003DA"/>
    <w:rsid w:val="00216DF0"/>
    <w:rsid w:val="0022069D"/>
    <w:rsid w:val="0023647E"/>
    <w:rsid w:val="0024606C"/>
    <w:rsid w:val="00252099"/>
    <w:rsid w:val="0026408E"/>
    <w:rsid w:val="00267280"/>
    <w:rsid w:val="00284CB8"/>
    <w:rsid w:val="002A4903"/>
    <w:rsid w:val="00310D35"/>
    <w:rsid w:val="00316C84"/>
    <w:rsid w:val="003322A2"/>
    <w:rsid w:val="00333C42"/>
    <w:rsid w:val="00343392"/>
    <w:rsid w:val="00343B4C"/>
    <w:rsid w:val="00347A8F"/>
    <w:rsid w:val="00354432"/>
    <w:rsid w:val="00373E56"/>
    <w:rsid w:val="00384676"/>
    <w:rsid w:val="00385A95"/>
    <w:rsid w:val="00392600"/>
    <w:rsid w:val="00394602"/>
    <w:rsid w:val="003B24FC"/>
    <w:rsid w:val="003B2D92"/>
    <w:rsid w:val="003C0837"/>
    <w:rsid w:val="003C39DB"/>
    <w:rsid w:val="003E61B4"/>
    <w:rsid w:val="004012F3"/>
    <w:rsid w:val="004027F6"/>
    <w:rsid w:val="00410DDD"/>
    <w:rsid w:val="0041371C"/>
    <w:rsid w:val="00413CAA"/>
    <w:rsid w:val="00424AAD"/>
    <w:rsid w:val="00456B23"/>
    <w:rsid w:val="0046569B"/>
    <w:rsid w:val="00471044"/>
    <w:rsid w:val="00475A3B"/>
    <w:rsid w:val="0048146A"/>
    <w:rsid w:val="0049178D"/>
    <w:rsid w:val="00497EB6"/>
    <w:rsid w:val="004A07B4"/>
    <w:rsid w:val="004A47B1"/>
    <w:rsid w:val="004A610D"/>
    <w:rsid w:val="004B22C2"/>
    <w:rsid w:val="004C5C9E"/>
    <w:rsid w:val="004C5F73"/>
    <w:rsid w:val="004D3EFB"/>
    <w:rsid w:val="004D5DB0"/>
    <w:rsid w:val="004E0D09"/>
    <w:rsid w:val="004E2FC9"/>
    <w:rsid w:val="004E53B4"/>
    <w:rsid w:val="004E6E98"/>
    <w:rsid w:val="004F1906"/>
    <w:rsid w:val="004F1B05"/>
    <w:rsid w:val="004F6287"/>
    <w:rsid w:val="00510A0C"/>
    <w:rsid w:val="00520ED9"/>
    <w:rsid w:val="00525EBA"/>
    <w:rsid w:val="00535FC5"/>
    <w:rsid w:val="00554741"/>
    <w:rsid w:val="0055789F"/>
    <w:rsid w:val="00562184"/>
    <w:rsid w:val="00581631"/>
    <w:rsid w:val="00583DCF"/>
    <w:rsid w:val="0058769F"/>
    <w:rsid w:val="00587989"/>
    <w:rsid w:val="005A52CE"/>
    <w:rsid w:val="005A5A80"/>
    <w:rsid w:val="005B1385"/>
    <w:rsid w:val="005B7B0C"/>
    <w:rsid w:val="005C4F58"/>
    <w:rsid w:val="005D2311"/>
    <w:rsid w:val="005E49B1"/>
    <w:rsid w:val="005E78AA"/>
    <w:rsid w:val="005E78FD"/>
    <w:rsid w:val="005F3E22"/>
    <w:rsid w:val="006019D1"/>
    <w:rsid w:val="006032D3"/>
    <w:rsid w:val="00606912"/>
    <w:rsid w:val="006069FB"/>
    <w:rsid w:val="00611A04"/>
    <w:rsid w:val="00622599"/>
    <w:rsid w:val="00623BCB"/>
    <w:rsid w:val="00644659"/>
    <w:rsid w:val="00651E88"/>
    <w:rsid w:val="006921DC"/>
    <w:rsid w:val="00693618"/>
    <w:rsid w:val="006A5282"/>
    <w:rsid w:val="006C03E2"/>
    <w:rsid w:val="006C617C"/>
    <w:rsid w:val="006D1B78"/>
    <w:rsid w:val="006D7065"/>
    <w:rsid w:val="006E3836"/>
    <w:rsid w:val="006F10C0"/>
    <w:rsid w:val="006F1279"/>
    <w:rsid w:val="006F3062"/>
    <w:rsid w:val="006F7412"/>
    <w:rsid w:val="0071106E"/>
    <w:rsid w:val="0071518B"/>
    <w:rsid w:val="00716B01"/>
    <w:rsid w:val="00724AD6"/>
    <w:rsid w:val="00730314"/>
    <w:rsid w:val="007423D9"/>
    <w:rsid w:val="00780A5E"/>
    <w:rsid w:val="007A5064"/>
    <w:rsid w:val="007B3785"/>
    <w:rsid w:val="007B52FB"/>
    <w:rsid w:val="007B728D"/>
    <w:rsid w:val="007B76AB"/>
    <w:rsid w:val="007C6A9A"/>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90566"/>
    <w:rsid w:val="008911F5"/>
    <w:rsid w:val="00891E7C"/>
    <w:rsid w:val="00896C69"/>
    <w:rsid w:val="008A0449"/>
    <w:rsid w:val="008A0F12"/>
    <w:rsid w:val="008A14B9"/>
    <w:rsid w:val="008A17CC"/>
    <w:rsid w:val="008A7748"/>
    <w:rsid w:val="008B7A1B"/>
    <w:rsid w:val="008D3341"/>
    <w:rsid w:val="00911D53"/>
    <w:rsid w:val="0091265F"/>
    <w:rsid w:val="00915DE6"/>
    <w:rsid w:val="0092062B"/>
    <w:rsid w:val="0092708B"/>
    <w:rsid w:val="00940C31"/>
    <w:rsid w:val="00947F58"/>
    <w:rsid w:val="00952D19"/>
    <w:rsid w:val="00957A42"/>
    <w:rsid w:val="009633F1"/>
    <w:rsid w:val="0097234E"/>
    <w:rsid w:val="009767B0"/>
    <w:rsid w:val="00991FD6"/>
    <w:rsid w:val="009938E8"/>
    <w:rsid w:val="009A69BE"/>
    <w:rsid w:val="009B74B2"/>
    <w:rsid w:val="009D28D1"/>
    <w:rsid w:val="009D3FDA"/>
    <w:rsid w:val="009D6D66"/>
    <w:rsid w:val="009E2A65"/>
    <w:rsid w:val="009E6718"/>
    <w:rsid w:val="009E6904"/>
    <w:rsid w:val="009E7A45"/>
    <w:rsid w:val="009F07D2"/>
    <w:rsid w:val="009F1172"/>
    <w:rsid w:val="009F335A"/>
    <w:rsid w:val="00A00184"/>
    <w:rsid w:val="00A14CD9"/>
    <w:rsid w:val="00A25957"/>
    <w:rsid w:val="00A25C91"/>
    <w:rsid w:val="00A26027"/>
    <w:rsid w:val="00A53030"/>
    <w:rsid w:val="00A83744"/>
    <w:rsid w:val="00A87569"/>
    <w:rsid w:val="00A97895"/>
    <w:rsid w:val="00AA6C16"/>
    <w:rsid w:val="00AB0CD0"/>
    <w:rsid w:val="00AB48B5"/>
    <w:rsid w:val="00AC1FD0"/>
    <w:rsid w:val="00AD62D5"/>
    <w:rsid w:val="00AD7237"/>
    <w:rsid w:val="00AE13B8"/>
    <w:rsid w:val="00AF5EF6"/>
    <w:rsid w:val="00B05DD0"/>
    <w:rsid w:val="00B11A4E"/>
    <w:rsid w:val="00B14292"/>
    <w:rsid w:val="00B16ED3"/>
    <w:rsid w:val="00B268A9"/>
    <w:rsid w:val="00B51988"/>
    <w:rsid w:val="00B57B0D"/>
    <w:rsid w:val="00B612AE"/>
    <w:rsid w:val="00B66CCD"/>
    <w:rsid w:val="00B85991"/>
    <w:rsid w:val="00B94B64"/>
    <w:rsid w:val="00BA7353"/>
    <w:rsid w:val="00BB2755"/>
    <w:rsid w:val="00BB2DA2"/>
    <w:rsid w:val="00BC321E"/>
    <w:rsid w:val="00BE05EB"/>
    <w:rsid w:val="00BE6BFC"/>
    <w:rsid w:val="00BE7FFD"/>
    <w:rsid w:val="00BF3356"/>
    <w:rsid w:val="00BF41A1"/>
    <w:rsid w:val="00C013B0"/>
    <w:rsid w:val="00C0174F"/>
    <w:rsid w:val="00C10CF0"/>
    <w:rsid w:val="00C151C1"/>
    <w:rsid w:val="00C1576A"/>
    <w:rsid w:val="00C50334"/>
    <w:rsid w:val="00C60CF1"/>
    <w:rsid w:val="00C60F4B"/>
    <w:rsid w:val="00C64F2A"/>
    <w:rsid w:val="00C66A11"/>
    <w:rsid w:val="00C74C55"/>
    <w:rsid w:val="00C8216B"/>
    <w:rsid w:val="00C90918"/>
    <w:rsid w:val="00CA084E"/>
    <w:rsid w:val="00CA120B"/>
    <w:rsid w:val="00CA492E"/>
    <w:rsid w:val="00CB5363"/>
    <w:rsid w:val="00CC39FB"/>
    <w:rsid w:val="00CD0EBA"/>
    <w:rsid w:val="00CD63F5"/>
    <w:rsid w:val="00CE2EEE"/>
    <w:rsid w:val="00D051F0"/>
    <w:rsid w:val="00D10690"/>
    <w:rsid w:val="00D137F4"/>
    <w:rsid w:val="00D1615D"/>
    <w:rsid w:val="00D21E54"/>
    <w:rsid w:val="00D36134"/>
    <w:rsid w:val="00D52061"/>
    <w:rsid w:val="00D66EB1"/>
    <w:rsid w:val="00D71CD1"/>
    <w:rsid w:val="00D74A6F"/>
    <w:rsid w:val="00D8030E"/>
    <w:rsid w:val="00D82EB8"/>
    <w:rsid w:val="00D9355F"/>
    <w:rsid w:val="00DA66AE"/>
    <w:rsid w:val="00DC2473"/>
    <w:rsid w:val="00DC76AA"/>
    <w:rsid w:val="00DD0DEB"/>
    <w:rsid w:val="00DE097F"/>
    <w:rsid w:val="00DF2D3A"/>
    <w:rsid w:val="00DF7425"/>
    <w:rsid w:val="00E01D21"/>
    <w:rsid w:val="00E0500A"/>
    <w:rsid w:val="00E10103"/>
    <w:rsid w:val="00E176D2"/>
    <w:rsid w:val="00E33ECA"/>
    <w:rsid w:val="00E4233B"/>
    <w:rsid w:val="00E6712D"/>
    <w:rsid w:val="00E70C3D"/>
    <w:rsid w:val="00E70F23"/>
    <w:rsid w:val="00EE16D8"/>
    <w:rsid w:val="00EE3517"/>
    <w:rsid w:val="00EE795A"/>
    <w:rsid w:val="00EF2483"/>
    <w:rsid w:val="00EF2781"/>
    <w:rsid w:val="00EF4211"/>
    <w:rsid w:val="00F01D09"/>
    <w:rsid w:val="00F23D2F"/>
    <w:rsid w:val="00F24E6B"/>
    <w:rsid w:val="00F37C43"/>
    <w:rsid w:val="00F47E1A"/>
    <w:rsid w:val="00F5441D"/>
    <w:rsid w:val="00F55756"/>
    <w:rsid w:val="00F75574"/>
    <w:rsid w:val="00F80046"/>
    <w:rsid w:val="00F904B8"/>
    <w:rsid w:val="00FA5283"/>
    <w:rsid w:val="00FB427B"/>
    <w:rsid w:val="00FD1F87"/>
    <w:rsid w:val="00FE2938"/>
    <w:rsid w:val="00FE4656"/>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11A4E"/>
    <w:pPr>
      <w:tabs>
        <w:tab w:val="right" w:leader="dot" w:pos="7927"/>
      </w:tabs>
      <w:spacing w:after="0" w:line="360" w:lineRule="auto"/>
    </w:pPr>
    <w:rPr>
      <w:rFonts w:ascii="Times New Roman" w:hAnsi="Times New Roman" w:cs="Times New Roman"/>
      <w:b/>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basedOn w:val="Normal"/>
    <w:next w:val="Normal"/>
    <w:uiPriority w:val="35"/>
    <w:unhideWhenUsed/>
    <w:qFormat/>
    <w:rsid w:val="00B11A4E"/>
    <w:pPr>
      <w:spacing w:after="200" w:line="240" w:lineRule="auto"/>
      <w:jc w:val="center"/>
    </w:pPr>
    <w:rPr>
      <w:rFonts w:ascii="Times New Roman" w:hAnsi="Times New Roman"/>
      <w:b/>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B11A4E"/>
    <w:pPr>
      <w:spacing w:after="0" w:line="360" w:lineRule="auto"/>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B11A4E"/>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3F10882C-73DB-47AA-9140-CC5B6861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TotalTime>
  <Pages>96</Pages>
  <Words>19522</Words>
  <Characters>111277</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209</cp:revision>
  <dcterms:created xsi:type="dcterms:W3CDTF">2019-11-23T06:00:00Z</dcterms:created>
  <dcterms:modified xsi:type="dcterms:W3CDTF">2019-11-29T06:45:00Z</dcterms:modified>
</cp:coreProperties>
</file>